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E0D" w:rsidRDefault="00335C70">
      <w:r>
        <w:t xml:space="preserve">The author would like to thank the associate editor as well as the reviewer for </w:t>
      </w:r>
      <w:r w:rsidR="00495CBE">
        <w:t>their</w:t>
      </w:r>
      <w:r>
        <w:t xml:space="preserve"> </w:t>
      </w:r>
      <w:r w:rsidR="001A2A79">
        <w:t xml:space="preserve">valuable </w:t>
      </w:r>
      <w:r>
        <w:t xml:space="preserve">feedback and </w:t>
      </w:r>
      <w:r w:rsidR="00495CBE">
        <w:t xml:space="preserve">their interest in the paper. </w:t>
      </w:r>
      <w:r>
        <w:t xml:space="preserve">The following </w:t>
      </w:r>
      <w:r w:rsidR="00495CBE">
        <w:t>is</w:t>
      </w:r>
      <w:r>
        <w:t xml:space="preserve"> a summary </w:t>
      </w:r>
      <w:r w:rsidR="00495CBE">
        <w:t xml:space="preserve">of the answers </w:t>
      </w:r>
      <w:r>
        <w:t>to the question</w:t>
      </w:r>
      <w:r w:rsidR="00495CBE">
        <w:t xml:space="preserve">s raised by the reviewer (the four questions raised by the reviewer are in </w:t>
      </w:r>
      <w:r w:rsidR="00495CBE" w:rsidRPr="00F5189E">
        <w:rPr>
          <w:b/>
          <w:bCs/>
          <w:color w:val="FF0000"/>
        </w:rPr>
        <w:t>bold red</w:t>
      </w:r>
      <w:r w:rsidR="00495CBE">
        <w:t>):</w:t>
      </w:r>
    </w:p>
    <w:p w:rsidR="00495CBE" w:rsidRDefault="00495CBE" w:rsidP="00495CBE">
      <w:pPr>
        <w:pStyle w:val="ListParagraph"/>
        <w:numPr>
          <w:ilvl w:val="0"/>
          <w:numId w:val="4"/>
        </w:numPr>
        <w:rPr>
          <w:b/>
          <w:bCs/>
          <w:color w:val="FF0000"/>
        </w:rPr>
      </w:pPr>
      <w:r w:rsidRPr="00495CBE">
        <w:rPr>
          <w:b/>
          <w:bCs/>
          <w:color w:val="FF0000"/>
        </w:rPr>
        <w:t>The authors term their approach to be ultrafast, but no results are presented to show, how the approach will lead to ultrafast relaying, since wavelet and ANN are still mostly offline.</w:t>
      </w:r>
    </w:p>
    <w:p w:rsidR="001A2A79" w:rsidRDefault="00B375D3" w:rsidP="00B375D3">
      <w:r>
        <w:t xml:space="preserve">The question </w:t>
      </w:r>
      <w:r w:rsidR="001A2A79">
        <w:t>has two parts to it, the first one is about the speed of the proposed algorithm and the second one on whether it is useful for relaying since ANN training is done offline.</w:t>
      </w:r>
      <w:r>
        <w:t xml:space="preserve"> I will deal with both in succession. </w:t>
      </w:r>
    </w:p>
    <w:p w:rsidR="001A2A79" w:rsidRDefault="00B375D3" w:rsidP="00B375D3">
      <w:r w:rsidRPr="00B375D3">
        <w:t xml:space="preserve">The term ultrafast is used to mean </w:t>
      </w:r>
      <w:r w:rsidR="006D2444">
        <w:t xml:space="preserve">that </w:t>
      </w:r>
      <w:r w:rsidRPr="00B375D3">
        <w:t xml:space="preserve">the </w:t>
      </w:r>
      <w:r w:rsidR="006D2444">
        <w:t>time</w:t>
      </w:r>
      <w:r w:rsidRPr="00B375D3">
        <w:t xml:space="preserve"> need</w:t>
      </w:r>
      <w:r>
        <w:t>ed</w:t>
      </w:r>
      <w:r w:rsidRPr="00B375D3">
        <w:t xml:space="preserve"> to reach a decision</w:t>
      </w:r>
      <w:r>
        <w:t xml:space="preserve"> about whether there is a fault or not in the system</w:t>
      </w:r>
      <w:r w:rsidRPr="00B375D3">
        <w:t xml:space="preserve"> is much less than the </w:t>
      </w:r>
      <w:r w:rsidR="006D2444">
        <w:t>time</w:t>
      </w:r>
      <w:r w:rsidRPr="00B375D3">
        <w:t xml:space="preserve"> needed by other </w:t>
      </w:r>
      <w:r>
        <w:t>existing approaches</w:t>
      </w:r>
      <w:r w:rsidR="00F5189E">
        <w:t xml:space="preserve"> and this consistent with usage of the word in literature. </w:t>
      </w:r>
      <w:r w:rsidR="004D73B8">
        <w:t>The approach given in this paper uses only 1/8</w:t>
      </w:r>
      <w:r w:rsidR="004D73B8" w:rsidRPr="00B375D3">
        <w:rPr>
          <w:vertAlign w:val="superscript"/>
        </w:rPr>
        <w:t>th</w:t>
      </w:r>
      <w:r w:rsidR="004D73B8">
        <w:t xml:space="preserve"> of a cycle (that is 0.002 seconds on a 60 Hz system) to judge whether the fault has occurred on the protected line or another type of transient has happened on the protected line or its adjacent lines. Compared to other methods such as the phasor based methods -which need at least a cycle for secure phasor estimation-  or wavelets based methods -which need at least one quarter of a cycle- or even single ended traveling wave methods, the method proposed in the paper is faster. </w:t>
      </w:r>
      <w:r w:rsidR="00F5189E">
        <w:t xml:space="preserve">For example in </w:t>
      </w:r>
      <w:r w:rsidR="00F5189E">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F5189E">
        <w:fldChar w:fldCharType="separate"/>
      </w:r>
      <w:r w:rsidR="00F5189E" w:rsidRPr="00F5189E">
        <w:rPr>
          <w:noProof/>
        </w:rPr>
        <w:t>[1]</w:t>
      </w:r>
      <w:r w:rsidR="00F5189E">
        <w:fldChar w:fldCharType="end"/>
      </w:r>
      <w:r w:rsidR="00F5189E">
        <w:t xml:space="preserve">, the authors </w:t>
      </w:r>
      <w:r w:rsidR="004D73B8">
        <w:t>uses the term ultrafast to mean that they need at least 1.5ms to operate. This is very comparable to the speed reported in this paper</w:t>
      </w:r>
      <w:r>
        <w:t xml:space="preserve">. </w:t>
      </w:r>
      <w:r w:rsidR="00983326">
        <w:t xml:space="preserve">It should be pointed out that in this analysis the author has </w:t>
      </w:r>
      <w:r w:rsidR="00023979">
        <w:t>not counted</w:t>
      </w:r>
      <w:r w:rsidR="00983326">
        <w:t xml:space="preserve"> the time used by the microprocessor for pre-processing and post-processing, i.e., the word </w:t>
      </w:r>
      <w:r w:rsidR="007F7841">
        <w:t>“</w:t>
      </w:r>
      <w:r w:rsidR="00983326">
        <w:t>time</w:t>
      </w:r>
      <w:r w:rsidR="007F7841">
        <w:t>”</w:t>
      </w:r>
      <w:r w:rsidR="00983326">
        <w:t xml:space="preserve"> in this context, is used to mean the time window needed for reaching a secure decision without taking into consideration </w:t>
      </w:r>
      <w:r w:rsidR="004D73B8">
        <w:t xml:space="preserve">any hardware or software delays which is consistent with the usage in </w:t>
      </w:r>
      <w:r w:rsidR="004D73B8">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4D73B8">
        <w:fldChar w:fldCharType="separate"/>
      </w:r>
      <w:r w:rsidR="004D73B8" w:rsidRPr="004D73B8">
        <w:rPr>
          <w:noProof/>
        </w:rPr>
        <w:t>[1]</w:t>
      </w:r>
      <w:r w:rsidR="004D73B8">
        <w:fldChar w:fldCharType="end"/>
      </w:r>
      <w:r w:rsidR="00023979">
        <w:t xml:space="preserve"> and </w:t>
      </w:r>
      <w:r w:rsidR="00023979">
        <w:fldChar w:fldCharType="begin" w:fldLock="1"/>
      </w:r>
      <w:r w:rsidR="00023979">
        <w:instrText>ADDIN CSL_CITATION { "citationItems" : [ { "id" : "ITEM-1", "itemData" : { "author" : [ { "dropping-particle" : "", "family" : "Schweitzer", "given" : "E O", "non-dropping-particle" : "", "parse-names" : false, "suffix" : "" }, { "dropping-particle" : "", "family" : "Kasztenny", "given" : "B", "non-dropping-particle" : "", "parse-names" : false, "suffix" : "" }, { "dropping-particle" : "V", "family" : "Mynam", "given" : "M", "non-dropping-particle" : "", "parse-names" : false, "suffix" : "" } ], "container-title" : "42nd Annual Western Protective Relay Conference, Spokane, Washington USA", "id" : "ITEM-1", "issued" : { "date-parts" : [ [ "2015" ] ] }, "title" : "Performance of Time-Domain Line Protection Elements on Real-World Faults", "type" : "paper-conference" }, "uris" : [ "http://www.mendeley.com/documents/?uuid=1fa10d0b-19ba-4118-b7f7-4365a2506906" ] } ], "mendeley" : { "formattedCitation" : "[2]", "plainTextFormattedCitation" : "[2]", "previouslyFormattedCitation" : "[2]" }, "properties" : { "noteIndex" : 0 }, "schema" : "https://github.com/citation-style-language/schema/raw/master/csl-citation.json" }</w:instrText>
      </w:r>
      <w:r w:rsidR="00023979">
        <w:fldChar w:fldCharType="separate"/>
      </w:r>
      <w:r w:rsidR="00023979" w:rsidRPr="00840B5C">
        <w:rPr>
          <w:noProof/>
        </w:rPr>
        <w:t>[2]</w:t>
      </w:r>
      <w:r w:rsidR="00023979">
        <w:fldChar w:fldCharType="end"/>
      </w:r>
      <w:r w:rsidR="004D73B8">
        <w:t>.</w:t>
      </w:r>
      <w:r>
        <w:t xml:space="preserve"> </w:t>
      </w:r>
      <w:r w:rsidR="006D2444">
        <w:t>It is interesting to see that the time used by the proposed algorithm is very comparable to the time taken by the latest SEL traveling wave relay</w:t>
      </w:r>
      <w:r w:rsidR="00840B5C">
        <w:t xml:space="preserve"> </w:t>
      </w:r>
      <w:r w:rsidR="00840B5C">
        <w:fldChar w:fldCharType="begin" w:fldLock="1"/>
      </w:r>
      <w:r w:rsidR="00392776">
        <w:instrText>ADDIN CSL_CITATION { "citationItems" : [ { "id" : "ITEM-1", "itemData" : { "author" : [ { "dropping-particle" : "", "family" : "Schweitzer", "given" : "E O", "non-dropping-particle" : "", "parse-names" : false, "suffix" : "" }, { "dropping-particle" : "", "family" : "Kasztenny", "given" : "B", "non-dropping-particle" : "", "parse-names" : false, "suffix" : "" }, { "dropping-particle" : "V", "family" : "Mynam", "given" : "M", "non-dropping-particle" : "", "parse-names" : false, "suffix" : "" } ], "container-title" : "42nd Annual Western Protective Relay Conference, Spokane, Washington USA", "id" : "ITEM-1", "issued" : { "date-parts" : [ [ "2015" ] ] }, "title" : "Performance of Time-Domain Line Protection Elements on Real-World Faults", "type" : "paper-conference" }, "uris" : [ "http://www.mendeley.com/documents/?uuid=1fa10d0b-19ba-4118-b7f7-4365a2506906" ] } ], "mendeley" : { "formattedCitation" : "[2]", "plainTextFormattedCitation" : "[2]", "previouslyFormattedCitation" : "[2]" }, "properties" : { "noteIndex" : 0 }, "schema" : "https://github.com/citation-style-language/schema/raw/master/csl-citation.json" }</w:instrText>
      </w:r>
      <w:r w:rsidR="00840B5C">
        <w:fldChar w:fldCharType="separate"/>
      </w:r>
      <w:r w:rsidR="00840B5C" w:rsidRPr="00840B5C">
        <w:rPr>
          <w:noProof/>
        </w:rPr>
        <w:t>[2]</w:t>
      </w:r>
      <w:r w:rsidR="00840B5C">
        <w:fldChar w:fldCharType="end"/>
      </w:r>
      <w:r w:rsidR="00840B5C">
        <w:t xml:space="preserve"> which takes at least 1 </w:t>
      </w:r>
      <w:proofErr w:type="spellStart"/>
      <w:r w:rsidR="00840B5C">
        <w:t>ms</w:t>
      </w:r>
      <w:proofErr w:type="spellEnd"/>
      <w:r w:rsidR="00840B5C">
        <w:t xml:space="preserve"> and can take up to 4 </w:t>
      </w:r>
      <w:proofErr w:type="spellStart"/>
      <w:r w:rsidR="00840B5C">
        <w:t>ms</w:t>
      </w:r>
      <w:proofErr w:type="spellEnd"/>
      <w:r w:rsidR="00840B5C">
        <w:t xml:space="preserve"> to reach a decision even with high speed fiber communications transferring massive amount of data between the two ends</w:t>
      </w:r>
      <w:r w:rsidR="006D2444">
        <w:t>.</w:t>
      </w:r>
      <w:r w:rsidR="00983326">
        <w:t xml:space="preserve"> </w:t>
      </w:r>
      <w:r w:rsidR="00840B5C">
        <w:t xml:space="preserve">The approach in this paper is single ended and is guaranteed to give a decision using 2 </w:t>
      </w:r>
      <w:proofErr w:type="spellStart"/>
      <w:r w:rsidR="00840B5C">
        <w:t>ms</w:t>
      </w:r>
      <w:proofErr w:type="spellEnd"/>
      <w:r w:rsidR="00840B5C">
        <w:t xml:space="preserve"> </w:t>
      </w:r>
      <w:r w:rsidR="007F7841">
        <w:t xml:space="preserve">only </w:t>
      </w:r>
      <w:r w:rsidR="00840B5C">
        <w:t>of the post-event signal (post-event means from the moment of the event initiation)</w:t>
      </w:r>
    </w:p>
    <w:p w:rsidR="000A37B0" w:rsidRDefault="00B375D3" w:rsidP="00B375D3">
      <w:r>
        <w:t>Secondly</w:t>
      </w:r>
      <w:r w:rsidR="005C4BF6">
        <w:t xml:space="preserve">, the reviewer has concerns on using offline simulations </w:t>
      </w:r>
      <w:r w:rsidR="00983326">
        <w:t xml:space="preserve">for relaying </w:t>
      </w:r>
      <w:r w:rsidR="005C4BF6">
        <w:t xml:space="preserve">when the claim is doing relaying which is online. The author would like to turn the reviewer’s attention that the training has been done using hundreds of thousands of cases. </w:t>
      </w:r>
      <w:r w:rsidR="00983326">
        <w:t>For example,</w:t>
      </w:r>
      <w:r w:rsidR="005C4BF6">
        <w:t xml:space="preserve"> 8</w:t>
      </w:r>
      <w:r w:rsidR="00983326">
        <w:t>066</w:t>
      </w:r>
      <w:r w:rsidR="005C4BF6">
        <w:t xml:space="preserve"> fault cases </w:t>
      </w:r>
      <w:r w:rsidR="00983326">
        <w:t xml:space="preserve">per line </w:t>
      </w:r>
      <w:r w:rsidR="00887573">
        <w:t xml:space="preserve">and a total of </w:t>
      </w:r>
      <w:r w:rsidR="00887573" w:rsidRPr="00983326">
        <w:t>54336</w:t>
      </w:r>
      <w:r w:rsidR="00887573">
        <w:t xml:space="preserve"> transient cases have</w:t>
      </w:r>
      <w:r w:rsidR="005C4BF6">
        <w:t xml:space="preserve"> been used to train ANN</w:t>
      </w:r>
      <w:r w:rsidR="00887573">
        <w:t xml:space="preserve"> </w:t>
      </w:r>
      <w:r w:rsidR="007F7841">
        <w:t xml:space="preserve">as given in section V-B. </w:t>
      </w:r>
      <w:r w:rsidR="005C4BF6">
        <w:t xml:space="preserve">These cases encompass all </w:t>
      </w:r>
      <w:r w:rsidR="00983326">
        <w:t xml:space="preserve">variations of </w:t>
      </w:r>
      <w:r w:rsidR="00840B5C">
        <w:t xml:space="preserve">any </w:t>
      </w:r>
      <w:r w:rsidR="00983326">
        <w:t xml:space="preserve">transient that can occur on a transmission </w:t>
      </w:r>
      <w:r w:rsidR="00840B5C">
        <w:t>line</w:t>
      </w:r>
      <w:r w:rsidR="00983326">
        <w:t>.</w:t>
      </w:r>
      <w:r w:rsidR="005C4BF6">
        <w:t xml:space="preserve"> EMTP is mature enough that it can capture the actual system response. A real event oscillography would look like the simulated case in EMTP</w:t>
      </w:r>
      <w:r w:rsidR="00983326">
        <w:t xml:space="preserve"> </w:t>
      </w:r>
      <w:proofErr w:type="gramStart"/>
      <w:r w:rsidR="00983326">
        <w:t>as long as</w:t>
      </w:r>
      <w:proofErr w:type="gramEnd"/>
      <w:r w:rsidR="00983326">
        <w:t xml:space="preserve"> the EMTP model is an accurate representation of the system</w:t>
      </w:r>
      <w:r w:rsidR="00887573">
        <w:t>, which the author think</w:t>
      </w:r>
      <w:r w:rsidR="00840B5C">
        <w:t>s</w:t>
      </w:r>
      <w:r w:rsidR="00887573">
        <w:t xml:space="preserve"> is the case as stated in </w:t>
      </w:r>
      <w:r w:rsidR="007F7841">
        <w:t xml:space="preserve">as given in section V-A. </w:t>
      </w:r>
      <w:r w:rsidR="005C4BF6">
        <w:t xml:space="preserve">It is not possible to </w:t>
      </w:r>
      <w:r w:rsidR="00887573">
        <w:t>exhaust</w:t>
      </w:r>
      <w:r w:rsidR="005C4BF6">
        <w:t xml:space="preserve"> all foreseen transient parameters, for example it is not computationally feasible to include all values of fault resistance into consideration. However, it is not hard that one uses his </w:t>
      </w:r>
      <w:r w:rsidR="00887573">
        <w:t>engineering</w:t>
      </w:r>
      <w:r w:rsidR="005C4BF6">
        <w:t xml:space="preserve"> judgment to see that the </w:t>
      </w:r>
      <w:r w:rsidR="00887573">
        <w:t xml:space="preserve">oscillations present in the </w:t>
      </w:r>
      <w:r w:rsidR="005C4BF6">
        <w:t xml:space="preserve">transient </w:t>
      </w:r>
      <w:r w:rsidR="00887573">
        <w:t xml:space="preserve">signal </w:t>
      </w:r>
      <w:r w:rsidR="005C4BF6">
        <w:t>correspond</w:t>
      </w:r>
      <w:r w:rsidR="00887573">
        <w:t>ing</w:t>
      </w:r>
      <w:r w:rsidR="005C4BF6">
        <w:t xml:space="preserve"> to a fault </w:t>
      </w:r>
      <w:r w:rsidR="00887573">
        <w:t>case</w:t>
      </w:r>
      <w:r w:rsidR="005C4BF6">
        <w:t xml:space="preserve"> </w:t>
      </w:r>
      <w:r w:rsidR="00887573">
        <w:t>at</w:t>
      </w:r>
      <w:r w:rsidR="005C4BF6">
        <w:t xml:space="preserve"> </w:t>
      </w:r>
      <w:r w:rsidR="00887573">
        <w:t>50% of line length</w:t>
      </w:r>
      <w:r w:rsidR="005C4BF6">
        <w:t xml:space="preserve"> </w:t>
      </w:r>
      <w:r w:rsidR="00887573">
        <w:t>shall</w:t>
      </w:r>
      <w:r w:rsidR="005C4BF6">
        <w:t xml:space="preserve"> </w:t>
      </w:r>
      <w:r w:rsidR="00887573">
        <w:t xml:space="preserve">be in between the oscillations of the same fault case evaluated </w:t>
      </w:r>
      <w:r w:rsidR="00887573">
        <w:lastRenderedPageBreak/>
        <w:t>at 5% and 95% of line length.</w:t>
      </w:r>
      <w:r w:rsidR="00130EB7">
        <w:t xml:space="preserve"> This </w:t>
      </w:r>
      <w:r w:rsidR="00840B5C">
        <w:t>notion of “</w:t>
      </w:r>
      <w:r w:rsidR="005B1DC6">
        <w:t>in-</w:t>
      </w:r>
      <w:proofErr w:type="spellStart"/>
      <w:r w:rsidR="00840B5C">
        <w:t>betwee</w:t>
      </w:r>
      <w:r w:rsidR="005B1DC6">
        <w:t>n</w:t>
      </w:r>
      <w:r w:rsidR="00840B5C">
        <w:t>ness</w:t>
      </w:r>
      <w:proofErr w:type="spellEnd"/>
      <w:r w:rsidR="00840B5C">
        <w:t xml:space="preserve">” </w:t>
      </w:r>
      <w:r w:rsidR="00130EB7">
        <w:t xml:space="preserve">is illustrated in Fig. 1 </w:t>
      </w:r>
      <w:r w:rsidR="00840B5C">
        <w:t xml:space="preserve">and </w:t>
      </w:r>
      <w:r w:rsidR="00840B5C" w:rsidRPr="007F7841">
        <w:t xml:space="preserve">is further explored in the answer to question </w:t>
      </w:r>
      <w:r w:rsidR="007F7841" w:rsidRPr="007F7841">
        <w:t xml:space="preserve">3 </w:t>
      </w:r>
      <w:r w:rsidR="00840B5C" w:rsidRPr="007F7841">
        <w:t>below</w:t>
      </w:r>
      <w:r w:rsidR="00130EB7" w:rsidRPr="007F7841">
        <w:t>.</w:t>
      </w:r>
      <w:r w:rsidR="00887573">
        <w:t xml:space="preserve"> </w:t>
      </w:r>
      <w:r w:rsidR="00130EB7">
        <w:t>Similarly</w:t>
      </w:r>
      <w:r w:rsidR="00611FB1">
        <w:t>,</w:t>
      </w:r>
      <w:r w:rsidR="00130EB7">
        <w:t xml:space="preserve"> a fault case with a fault resistance of 20 Ω should have oscillations that fall in between the same </w:t>
      </w:r>
      <w:r w:rsidR="00840B5C">
        <w:t>fault case but with</w:t>
      </w:r>
      <w:r w:rsidR="00130EB7">
        <w:t xml:space="preserve"> a fault resistance of 0 Ω and 100 Ω. This is illustrated in Fig. 2 </w:t>
      </w:r>
      <w:r w:rsidR="00130EB7" w:rsidRPr="007F7841">
        <w:t>below</w:t>
      </w:r>
      <w:r w:rsidR="0017403D" w:rsidRPr="007F7841">
        <w:t xml:space="preserve"> and is also further explored in the answer to question </w:t>
      </w:r>
      <w:r w:rsidR="007F7841" w:rsidRPr="007F7841">
        <w:t xml:space="preserve">3 </w:t>
      </w:r>
      <w:r w:rsidR="0017403D" w:rsidRPr="007F7841">
        <w:t>below</w:t>
      </w:r>
      <w:r w:rsidR="00887573" w:rsidRPr="007F7841">
        <w:t>.</w:t>
      </w:r>
      <w:r w:rsidR="00887573">
        <w:t xml:space="preserve"> </w:t>
      </w:r>
      <w:r w:rsidR="00A76D8E">
        <w:t xml:space="preserve">As explained in the paper, </w:t>
      </w:r>
      <w:r w:rsidR="005C4BF6">
        <w:t xml:space="preserve">the transient signal is eventually translated into a vector that </w:t>
      </w:r>
      <w:r w:rsidR="00A76D8E">
        <w:t xml:space="preserve">belongs to </w:t>
      </w:r>
      <w:r w:rsidR="005C4BF6">
        <w:t>the n-</w:t>
      </w:r>
      <w:r w:rsidR="00A76D8E">
        <w:t>dimensional</w:t>
      </w:r>
      <w:r w:rsidR="005C4BF6">
        <w:t xml:space="preserve"> space.</w:t>
      </w:r>
      <w:r w:rsidR="00A76D8E">
        <w:t xml:space="preserve"> This n-dimensional</w:t>
      </w:r>
      <w:r w:rsidR="005C4BF6">
        <w:t xml:space="preserve"> </w:t>
      </w:r>
      <w:r w:rsidR="00A76D8E">
        <w:t xml:space="preserve">vector </w:t>
      </w:r>
      <w:r w:rsidR="00CD5A57">
        <w:t>cannot be visualized as n is much larger than 3</w:t>
      </w:r>
      <w:r w:rsidR="0017403D">
        <w:t xml:space="preserve"> and ANN does region separation in this higher dimensional space.</w:t>
      </w:r>
      <w:r w:rsidR="00CD5A57">
        <w:t xml:space="preserve"> </w:t>
      </w:r>
      <w:r w:rsidR="00A76D8E">
        <w:t>Thus</w:t>
      </w:r>
      <w:r w:rsidR="007F7841">
        <w:t>,</w:t>
      </w:r>
      <w:r w:rsidR="00A76D8E">
        <w:t xml:space="preserve"> if the fault cases corresponding to 5%, 20%,</w:t>
      </w:r>
      <w:r w:rsidR="00A229E3">
        <w:t xml:space="preserve"> </w:t>
      </w:r>
      <w:r w:rsidR="00A76D8E">
        <w:t>80% and 95%</w:t>
      </w:r>
      <w:r w:rsidR="00A229E3">
        <w:t xml:space="preserve"> </w:t>
      </w:r>
      <w:r w:rsidR="007F7841">
        <w:t xml:space="preserve">of </w:t>
      </w:r>
      <w:r w:rsidR="00A76D8E">
        <w:t xml:space="preserve">line length can be linearly separated from all other transients, then the fault cases corresponding to 50% </w:t>
      </w:r>
      <w:r w:rsidR="007F7841">
        <w:t xml:space="preserve">of </w:t>
      </w:r>
      <w:r w:rsidR="00A76D8E">
        <w:t xml:space="preserve">line length should fall in the region of </w:t>
      </w:r>
      <w:r w:rsidR="00CD5A57" w:rsidRPr="00FE60FE">
        <w:rPr>
          <w:rFonts w:asciiTheme="majorBidi" w:hAnsiTheme="majorBidi" w:cstheme="majorBidi"/>
          <w:noProof/>
          <w:u w:val="single"/>
        </w:rPr>
        <mc:AlternateContent>
          <mc:Choice Requires="wps">
            <w:drawing>
              <wp:anchor distT="0" distB="0" distL="114300" distR="114300" simplePos="0" relativeHeight="251659264" behindDoc="0" locked="0" layoutInCell="1" allowOverlap="1" wp14:anchorId="1C727904" wp14:editId="6E9956C2">
                <wp:simplePos x="0" y="0"/>
                <wp:positionH relativeFrom="column">
                  <wp:posOffset>26670</wp:posOffset>
                </wp:positionH>
                <wp:positionV relativeFrom="paragraph">
                  <wp:posOffset>673100</wp:posOffset>
                </wp:positionV>
                <wp:extent cx="2819400" cy="2680970"/>
                <wp:effectExtent l="0" t="0" r="19050" b="2413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6">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727904" id="_x0000_t202" coordsize="21600,21600" o:spt="202" path="m,l,21600r21600,l21600,xe">
                <v:stroke joinstyle="miter"/>
                <v:path gradientshapeok="t" o:connecttype="rect"/>
              </v:shapetype>
              <v:shape id="Text Box 2" o:spid="_x0000_s1026" type="#_x0000_t202" style="position:absolute;left:0;text-align:left;margin-left:2.1pt;margin-top:53pt;width:222pt;height:21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">
                <v:textbo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6">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v:textbox>
                <w10:wrap type="topAndBottom"/>
              </v:shape>
            </w:pict>
          </mc:Fallback>
        </mc:AlternateContent>
      </w:r>
      <w:r w:rsidR="00A76D8E">
        <w:t xml:space="preserve">those fault cases. There is no actual mathematical proof for this but engineering judgment tells us </w:t>
      </w:r>
      <w:r w:rsidR="00CD5A57" w:rsidRPr="00FE60FE">
        <w:rPr>
          <w:rFonts w:asciiTheme="majorBidi" w:hAnsiTheme="majorBidi" w:cstheme="majorBidi"/>
          <w:noProof/>
          <w:u w:val="single"/>
        </w:rPr>
        <mc:AlternateContent>
          <mc:Choice Requires="wps">
            <w:drawing>
              <wp:anchor distT="0" distB="0" distL="114300" distR="114300" simplePos="0" relativeHeight="251661312" behindDoc="0" locked="0" layoutInCell="1" allowOverlap="1" wp14:anchorId="0C1E403C" wp14:editId="7F92FE15">
                <wp:simplePos x="0" y="0"/>
                <wp:positionH relativeFrom="column">
                  <wp:posOffset>2952750</wp:posOffset>
                </wp:positionH>
                <wp:positionV relativeFrom="paragraph">
                  <wp:posOffset>671195</wp:posOffset>
                </wp:positionV>
                <wp:extent cx="2819400" cy="2680970"/>
                <wp:effectExtent l="0" t="0" r="25400" b="1778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7">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1E403C" id="_x0000_s1027" type="#_x0000_t202" style="position:absolute;left:0;text-align:left;margin-left:232.5pt;margin-top:52.85pt;width:222pt;height:21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">
                <v:textbo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7">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v:textbox>
                <w10:wrap type="topAndBottom"/>
              </v:shape>
            </w:pict>
          </mc:Fallback>
        </mc:AlternateContent>
      </w:r>
      <w:r w:rsidR="00A76D8E">
        <w:t>that this should be the case.</w:t>
      </w:r>
      <w:r w:rsidR="0017403D">
        <w:t xml:space="preserve"> Thi</w:t>
      </w:r>
      <w:r w:rsidR="000A37B0">
        <w:t xml:space="preserve">s idea </w:t>
      </w:r>
      <w:r w:rsidR="007F7841">
        <w:t>shall</w:t>
      </w:r>
      <w:r w:rsidR="000A37B0">
        <w:t xml:space="preserve"> be very clear by referring to Fig. 3, 4, 5 and 6</w:t>
      </w:r>
      <w:r w:rsidR="007F7841">
        <w:t xml:space="preserve"> which illustrate the effect of varying one parameter of the transient case on the DWT coefficients</w:t>
      </w:r>
      <w:r w:rsidR="0017403D">
        <w:t>.</w:t>
      </w:r>
      <w:r w:rsidR="00A76D8E">
        <w:t xml:space="preserve"> </w:t>
      </w:r>
      <w:r w:rsidR="000A37B0">
        <w:t xml:space="preserve">For Fig. 6, please note that the oscillations of blue curve (the details coefficients) do in fact lie “in between” the other two curves if the black curve is multiplied by -1, i.e., the magnitude of oscillations do </w:t>
      </w:r>
      <w:r w:rsidR="008C1E13">
        <w:t>change around</w:t>
      </w:r>
      <w:r w:rsidR="000A37B0">
        <w:t xml:space="preserve"> a certain </w:t>
      </w:r>
      <w:r w:rsidR="008C1E13">
        <w:t>magnitude</w:t>
      </w:r>
      <w:r w:rsidR="000A37B0">
        <w:t xml:space="preserve"> but sometimes they </w:t>
      </w:r>
      <w:r w:rsidR="008C1E13">
        <w:t xml:space="preserve">just </w:t>
      </w:r>
      <w:r w:rsidR="000A37B0">
        <w:t>have different sign</w:t>
      </w:r>
      <w:r w:rsidR="008C1E13">
        <w:t>s</w:t>
      </w:r>
      <w:r w:rsidR="000A37B0">
        <w:t>.</w:t>
      </w:r>
      <w:r w:rsidR="008C1E13">
        <w:t xml:space="preserve"> All figures are also attached separately as </w:t>
      </w:r>
      <w:proofErr w:type="spellStart"/>
      <w:r w:rsidR="008C1E13">
        <w:t>vectorized</w:t>
      </w:r>
      <w:proofErr w:type="spellEnd"/>
      <w:r w:rsidR="008C1E13">
        <w:t xml:space="preserve"> pdf files so that the reviewer can zoom in infinitely as needed to see the difference between the curves. </w:t>
      </w:r>
    </w:p>
    <w:p w:rsidR="00B375D3" w:rsidRPr="00B375D3" w:rsidRDefault="000A37B0" w:rsidP="00B375D3">
      <w:r>
        <w:t xml:space="preserve"> </w:t>
      </w:r>
      <w:r w:rsidR="00007E63">
        <w:t xml:space="preserve">I think a more </w:t>
      </w:r>
      <w:r w:rsidR="0017403D">
        <w:t>descriptive</w:t>
      </w:r>
      <w:r w:rsidR="00007E63">
        <w:t xml:space="preserve"> title of the paper would be “Ultrafast Transmission Line Fault </w:t>
      </w:r>
      <w:r w:rsidR="0017403D">
        <w:t>D</w:t>
      </w:r>
      <w:r w:rsidR="00007E63">
        <w:t>etection using a DWT based ANN”</w:t>
      </w:r>
    </w:p>
    <w:p w:rsidR="00495CBE" w:rsidRDefault="00495CBE" w:rsidP="00495CBE">
      <w:pPr>
        <w:pStyle w:val="ListParagraph"/>
        <w:numPr>
          <w:ilvl w:val="0"/>
          <w:numId w:val="4"/>
        </w:numPr>
        <w:rPr>
          <w:b/>
          <w:bCs/>
          <w:color w:val="FF0000"/>
        </w:rPr>
      </w:pPr>
      <w:r w:rsidRPr="00495CBE">
        <w:rPr>
          <w:b/>
          <w:bCs/>
          <w:color w:val="FF0000"/>
        </w:rPr>
        <w:t>The authors need to compare the performance of the proposed approach with the accu</w:t>
      </w:r>
      <w:r w:rsidR="00A229E3">
        <w:rPr>
          <w:b/>
          <w:bCs/>
          <w:color w:val="FF0000"/>
        </w:rPr>
        <w:t>racy of the existing approaches</w:t>
      </w:r>
    </w:p>
    <w:p w:rsidR="00A229E3" w:rsidRPr="00A229E3" w:rsidRDefault="00A229E3" w:rsidP="00A229E3">
      <w:pPr>
        <w:rPr>
          <w:color w:val="000000" w:themeColor="text1"/>
        </w:rPr>
      </w:pPr>
      <w:r w:rsidRPr="00A229E3">
        <w:rPr>
          <w:color w:val="000000" w:themeColor="text1"/>
        </w:rPr>
        <w:t xml:space="preserve">This is done in section </w:t>
      </w:r>
      <w:r w:rsidR="007F7841">
        <w:t xml:space="preserve">IX. The author intends to write a complete paper on the literature survey regarding this point and submit to the next IAS meeting. </w:t>
      </w:r>
    </w:p>
    <w:p w:rsidR="00495CBE" w:rsidRDefault="00495CBE" w:rsidP="00495CBE">
      <w:pPr>
        <w:pStyle w:val="ListParagraph"/>
        <w:numPr>
          <w:ilvl w:val="0"/>
          <w:numId w:val="4"/>
        </w:numPr>
        <w:rPr>
          <w:b/>
          <w:bCs/>
          <w:color w:val="FF0000"/>
        </w:rPr>
      </w:pPr>
      <w:r w:rsidRPr="00495CBE">
        <w:rPr>
          <w:b/>
          <w:bCs/>
          <w:color w:val="FF0000"/>
        </w:rPr>
        <w:t>The oscillatory nature and s</w:t>
      </w:r>
      <w:r w:rsidR="00A229E3">
        <w:rPr>
          <w:b/>
          <w:bCs/>
          <w:color w:val="FF0000"/>
        </w:rPr>
        <w:t>ignal analysis is not presented</w:t>
      </w:r>
    </w:p>
    <w:p w:rsidR="00A229E3" w:rsidRPr="00A229E3" w:rsidRDefault="00CD5A57" w:rsidP="00A229E3">
      <w:pPr>
        <w:rPr>
          <w:color w:val="000000" w:themeColor="text1"/>
        </w:rPr>
      </w:pPr>
      <w:r>
        <w:rPr>
          <w:color w:val="000000" w:themeColor="text1"/>
        </w:rPr>
        <w:t xml:space="preserve">As the author has explained in response to question 1 above, the essence of the method is converting the transient signal to an n-dimensional vector. When a transient occurs, the oscillations </w:t>
      </w:r>
      <w:r w:rsidR="008D7627">
        <w:rPr>
          <w:color w:val="000000" w:themeColor="text1"/>
        </w:rPr>
        <w:t>imposed on the fundamental span</w:t>
      </w:r>
      <w:r>
        <w:rPr>
          <w:color w:val="000000" w:themeColor="text1"/>
        </w:rPr>
        <w:t xml:space="preserve"> a wide range of the frequency spectrum. Thus it becomes unpractical to identify </w:t>
      </w:r>
      <w:r w:rsidR="008D7627">
        <w:rPr>
          <w:color w:val="000000" w:themeColor="text1"/>
        </w:rPr>
        <w:t xml:space="preserve">all </w:t>
      </w:r>
      <w:r>
        <w:rPr>
          <w:color w:val="000000" w:themeColor="text1"/>
        </w:rPr>
        <w:t>oscillatory modes within this wide spectrum. What is done in the paper instead</w:t>
      </w:r>
      <w:r w:rsidR="00D404C3">
        <w:rPr>
          <w:color w:val="000000" w:themeColor="text1"/>
        </w:rPr>
        <w:t xml:space="preserve"> is defining an n-dimensional vector that captures all oscillatory modes present in the signal.</w:t>
      </w:r>
      <w:r>
        <w:rPr>
          <w:color w:val="000000" w:themeColor="text1"/>
        </w:rPr>
        <w:t xml:space="preserve"> </w:t>
      </w:r>
      <w:r w:rsidR="00D404C3">
        <w:rPr>
          <w:color w:val="000000" w:themeColor="text1"/>
        </w:rPr>
        <w:t>As these oscillatory modes can’t be captured using an FFT since they change over time, DWT is used for building this n-dimensional vector. The oscillatory modes are captured in this vector.</w:t>
      </w:r>
      <w:r w:rsidR="008D7627">
        <w:rPr>
          <w:color w:val="000000" w:themeColor="text1"/>
        </w:rPr>
        <w:t xml:space="preserve"> The length of this vector is considerably less than the range of spectrum under study. For example, if the n-dimensional vector is buil</w:t>
      </w:r>
      <w:r w:rsidR="0017403D">
        <w:rPr>
          <w:color w:val="000000" w:themeColor="text1"/>
        </w:rPr>
        <w:t>t</w:t>
      </w:r>
      <w:r w:rsidR="008D7627">
        <w:rPr>
          <w:color w:val="000000" w:themeColor="text1"/>
        </w:rPr>
        <w:t xml:space="preserve"> using level 5 coefficients, then the dimension of the vector is 15, i.e., n equals to 15. </w:t>
      </w:r>
      <w:r w:rsidR="0017403D">
        <w:rPr>
          <w:color w:val="000000" w:themeColor="text1"/>
        </w:rPr>
        <w:t>For example, l</w:t>
      </w:r>
      <w:r w:rsidR="008D7627">
        <w:rPr>
          <w:color w:val="000000" w:themeColor="text1"/>
        </w:rPr>
        <w:t xml:space="preserve">evel 5 spans the frequency range from 6.25 kHz to 3.125 kHz </w:t>
      </w:r>
      <w:r w:rsidR="0017403D">
        <w:rPr>
          <w:color w:val="000000" w:themeColor="text1"/>
        </w:rPr>
        <w:t>-</w:t>
      </w:r>
      <w:proofErr w:type="gramStart"/>
      <w:r w:rsidR="0017403D">
        <w:rPr>
          <w:color w:val="000000" w:themeColor="text1"/>
        </w:rPr>
        <w:t>according to</w:t>
      </w:r>
      <w:proofErr w:type="gramEnd"/>
      <w:r w:rsidR="0017403D">
        <w:rPr>
          <w:color w:val="000000" w:themeColor="text1"/>
        </w:rPr>
        <w:t xml:space="preserve"> the sampling rate used in the paper </w:t>
      </w:r>
      <w:r w:rsidR="0017403D" w:rsidRPr="007F7841">
        <w:rPr>
          <w:color w:val="000000" w:themeColor="text1"/>
        </w:rPr>
        <w:t xml:space="preserve">as pointed in </w:t>
      </w:r>
      <w:r w:rsidR="007F7841" w:rsidRPr="007F7841">
        <w:rPr>
          <w:color w:val="000000" w:themeColor="text1"/>
        </w:rPr>
        <w:t>section</w:t>
      </w:r>
      <w:r w:rsidR="007F7841">
        <w:rPr>
          <w:color w:val="000000" w:themeColor="text1"/>
        </w:rPr>
        <w:t xml:space="preserve"> IV</w:t>
      </w:r>
      <w:r w:rsidR="0017403D">
        <w:rPr>
          <w:color w:val="000000" w:themeColor="text1"/>
        </w:rPr>
        <w:t>-</w:t>
      </w:r>
      <w:r w:rsidR="008D7627">
        <w:rPr>
          <w:color w:val="000000" w:themeColor="text1"/>
        </w:rPr>
        <w:t xml:space="preserve">which is much larger than the dimension of the vector space and it would be unpractical to study each frequency </w:t>
      </w:r>
      <w:r w:rsidR="0078725A">
        <w:rPr>
          <w:color w:val="000000" w:themeColor="text1"/>
        </w:rPr>
        <w:t>in</w:t>
      </w:r>
      <w:r w:rsidR="008D7627">
        <w:rPr>
          <w:color w:val="000000" w:themeColor="text1"/>
        </w:rPr>
        <w:t xml:space="preserve"> this large frequency band. If one uses level 1 instead, this level spans the frequency band from 100 kHz to 50 kHz and the dimension of the vector space is 240- much less than level 1 frequency band. </w:t>
      </w:r>
      <w:r w:rsidR="00D404C3">
        <w:rPr>
          <w:color w:val="000000" w:themeColor="text1"/>
        </w:rPr>
        <w:t xml:space="preserve">As opposed to FFT, DWT gives out coefficients that don’t represent the actual cosine or sine coefficients of the oscillatory modes but rather </w:t>
      </w:r>
      <w:r w:rsidR="0078725A">
        <w:rPr>
          <w:color w:val="000000" w:themeColor="text1"/>
        </w:rPr>
        <w:t>those</w:t>
      </w:r>
      <w:r w:rsidR="00D404C3">
        <w:rPr>
          <w:color w:val="000000" w:themeColor="text1"/>
        </w:rPr>
        <w:t xml:space="preserve"> </w:t>
      </w:r>
      <w:r w:rsidR="00B10020">
        <w:rPr>
          <w:color w:val="000000" w:themeColor="text1"/>
        </w:rPr>
        <w:t>coefficients</w:t>
      </w:r>
      <w:r w:rsidR="00D404C3">
        <w:rPr>
          <w:color w:val="000000" w:themeColor="text1"/>
        </w:rPr>
        <w:t xml:space="preserve"> are to be </w:t>
      </w:r>
      <w:r w:rsidR="00B10020">
        <w:rPr>
          <w:color w:val="000000" w:themeColor="text1"/>
        </w:rPr>
        <w:t>combined</w:t>
      </w:r>
      <w:r w:rsidR="00D404C3">
        <w:rPr>
          <w:color w:val="000000" w:themeColor="text1"/>
        </w:rPr>
        <w:t xml:space="preserve"> with the mother wavelet chosen to </w:t>
      </w:r>
      <w:r w:rsidR="00B10020">
        <w:rPr>
          <w:color w:val="000000" w:themeColor="text1"/>
        </w:rPr>
        <w:t>reconstruct</w:t>
      </w:r>
      <w:r w:rsidR="00D404C3">
        <w:rPr>
          <w:color w:val="000000" w:themeColor="text1"/>
        </w:rPr>
        <w:t xml:space="preserve"> the transient signal. For this reason, the author has refrained from providing those coefficients in the paper as they don’t measure an intuitive physical </w:t>
      </w:r>
      <w:r w:rsidR="009744CB">
        <w:rPr>
          <w:color w:val="000000" w:themeColor="text1"/>
        </w:rPr>
        <w:t xml:space="preserve">quantity as </w:t>
      </w:r>
      <w:r w:rsidR="00B10020">
        <w:rPr>
          <w:color w:val="000000" w:themeColor="text1"/>
        </w:rPr>
        <w:t>one</w:t>
      </w:r>
      <w:r w:rsidR="009744CB">
        <w:rPr>
          <w:color w:val="000000" w:themeColor="text1"/>
        </w:rPr>
        <w:t xml:space="preserve"> would expect with the FFT </w:t>
      </w:r>
      <w:r w:rsidR="00B10020">
        <w:rPr>
          <w:color w:val="000000" w:themeColor="text1"/>
        </w:rPr>
        <w:t>coefficients</w:t>
      </w:r>
      <w:r w:rsidR="009744CB">
        <w:rPr>
          <w:color w:val="000000" w:themeColor="text1"/>
        </w:rPr>
        <w:t xml:space="preserve">. However, since the reviewer has asked for the oscillatory nature, the author has </w:t>
      </w:r>
      <w:r w:rsidR="0078725A">
        <w:rPr>
          <w:color w:val="000000" w:themeColor="text1"/>
        </w:rPr>
        <w:t xml:space="preserve">inserted </w:t>
      </w:r>
      <w:r w:rsidR="008C1E13">
        <w:rPr>
          <w:color w:val="000000" w:themeColor="text1"/>
        </w:rPr>
        <w:t xml:space="preserve">Fig. 3, 4, 5 and 6 </w:t>
      </w:r>
      <w:r w:rsidR="0078725A">
        <w:rPr>
          <w:color w:val="000000" w:themeColor="text1"/>
        </w:rPr>
        <w:t xml:space="preserve">in this document to illustrate </w:t>
      </w:r>
      <w:r w:rsidR="00B10020">
        <w:rPr>
          <w:color w:val="000000" w:themeColor="text1"/>
        </w:rPr>
        <w:t>this</w:t>
      </w:r>
      <w:r w:rsidR="009744CB">
        <w:rPr>
          <w:color w:val="000000" w:themeColor="text1"/>
        </w:rPr>
        <w:t xml:space="preserve"> oscillatory nature and provided </w:t>
      </w:r>
      <w:r w:rsidR="007F7841">
        <w:rPr>
          <w:color w:val="000000" w:themeColor="text1"/>
        </w:rPr>
        <w:t xml:space="preserve">one plot </w:t>
      </w:r>
      <w:r w:rsidR="0078725A">
        <w:rPr>
          <w:color w:val="000000" w:themeColor="text1"/>
        </w:rPr>
        <w:t>only of the</w:t>
      </w:r>
      <w:r w:rsidR="009744CB">
        <w:rPr>
          <w:color w:val="000000" w:themeColor="text1"/>
        </w:rPr>
        <w:t xml:space="preserve"> plots in the body of the paper for the sake of the length requirement of the paper. The author </w:t>
      </w:r>
      <w:r w:rsidR="00B10020">
        <w:rPr>
          <w:color w:val="000000" w:themeColor="text1"/>
        </w:rPr>
        <w:t>does</w:t>
      </w:r>
      <w:r w:rsidR="007F7841">
        <w:rPr>
          <w:color w:val="000000" w:themeColor="text1"/>
        </w:rPr>
        <w:t xml:space="preserve"> </w:t>
      </w:r>
      <w:r w:rsidR="00B10020">
        <w:rPr>
          <w:color w:val="000000" w:themeColor="text1"/>
        </w:rPr>
        <w:t>n</w:t>
      </w:r>
      <w:r w:rsidR="007F7841">
        <w:rPr>
          <w:color w:val="000000" w:themeColor="text1"/>
        </w:rPr>
        <w:t>o</w:t>
      </w:r>
      <w:r w:rsidR="00B10020">
        <w:rPr>
          <w:color w:val="000000" w:themeColor="text1"/>
        </w:rPr>
        <w:t>t</w:t>
      </w:r>
      <w:r w:rsidR="009744CB">
        <w:rPr>
          <w:color w:val="000000" w:themeColor="text1"/>
        </w:rPr>
        <w:t xml:space="preserve"> object to </w:t>
      </w:r>
      <w:r w:rsidR="00B10020">
        <w:rPr>
          <w:color w:val="000000" w:themeColor="text1"/>
        </w:rPr>
        <w:t>including</w:t>
      </w:r>
      <w:r w:rsidR="009744CB">
        <w:rPr>
          <w:color w:val="000000" w:themeColor="text1"/>
        </w:rPr>
        <w:t xml:space="preserve"> all the </w:t>
      </w:r>
      <w:r w:rsidR="00B10020">
        <w:rPr>
          <w:color w:val="000000" w:themeColor="text1"/>
        </w:rPr>
        <w:t xml:space="preserve">plots </w:t>
      </w:r>
      <w:r w:rsidR="0078725A">
        <w:rPr>
          <w:color w:val="000000" w:themeColor="text1"/>
        </w:rPr>
        <w:t>in this document</w:t>
      </w:r>
      <w:r w:rsidR="009744CB">
        <w:rPr>
          <w:color w:val="000000" w:themeColor="text1"/>
        </w:rPr>
        <w:t xml:space="preserve"> </w:t>
      </w:r>
      <w:r w:rsidR="00B10020">
        <w:rPr>
          <w:color w:val="000000" w:themeColor="text1"/>
        </w:rPr>
        <w:t>attached to</w:t>
      </w:r>
      <w:r w:rsidR="009744CB">
        <w:rPr>
          <w:color w:val="000000" w:themeColor="text1"/>
        </w:rPr>
        <w:t xml:space="preserve"> this reply to the paper </w:t>
      </w:r>
      <w:proofErr w:type="gramStart"/>
      <w:r w:rsidR="009744CB">
        <w:rPr>
          <w:color w:val="000000" w:themeColor="text1"/>
        </w:rPr>
        <w:t>as long as</w:t>
      </w:r>
      <w:proofErr w:type="gramEnd"/>
      <w:r w:rsidR="009744CB">
        <w:rPr>
          <w:color w:val="000000" w:themeColor="text1"/>
        </w:rPr>
        <w:t xml:space="preserve"> the reviewer and the associate editor sees this feasible </w:t>
      </w:r>
      <w:r w:rsidR="007F7841">
        <w:rPr>
          <w:color w:val="000000" w:themeColor="text1"/>
        </w:rPr>
        <w:t>from</w:t>
      </w:r>
      <w:r w:rsidR="009744CB">
        <w:rPr>
          <w:color w:val="000000" w:themeColor="text1"/>
        </w:rPr>
        <w:t xml:space="preserve"> the publication</w:t>
      </w:r>
      <w:r w:rsidR="008C1E13">
        <w:rPr>
          <w:color w:val="000000" w:themeColor="text1"/>
        </w:rPr>
        <w:t>’s a</w:t>
      </w:r>
      <w:r w:rsidR="009744CB">
        <w:rPr>
          <w:color w:val="000000" w:themeColor="text1"/>
        </w:rPr>
        <w:t xml:space="preserve"> </w:t>
      </w:r>
      <w:r w:rsidR="00B10020">
        <w:rPr>
          <w:color w:val="000000" w:themeColor="text1"/>
        </w:rPr>
        <w:t>point</w:t>
      </w:r>
      <w:r w:rsidR="009744CB">
        <w:rPr>
          <w:color w:val="000000" w:themeColor="text1"/>
        </w:rPr>
        <w:t xml:space="preserve"> of view. </w:t>
      </w:r>
    </w:p>
    <w:p w:rsidR="00495CBE" w:rsidRDefault="00495CBE" w:rsidP="00495CBE">
      <w:pPr>
        <w:pStyle w:val="ListParagraph"/>
        <w:numPr>
          <w:ilvl w:val="0"/>
          <w:numId w:val="4"/>
        </w:numPr>
        <w:rPr>
          <w:b/>
          <w:bCs/>
          <w:color w:val="FF0000"/>
        </w:rPr>
      </w:pPr>
      <w:r w:rsidRPr="00495CBE">
        <w:rPr>
          <w:b/>
          <w:bCs/>
          <w:color w:val="FF0000"/>
        </w:rPr>
        <w:t>The paper requires support of more results and analysis related to the wavelet and signal p</w:t>
      </w:r>
      <w:r w:rsidR="00A229E3">
        <w:rPr>
          <w:b/>
          <w:bCs/>
          <w:color w:val="FF0000"/>
        </w:rPr>
        <w:t>rocessing to justify the claims</w:t>
      </w:r>
    </w:p>
    <w:p w:rsidR="00AE415F" w:rsidRDefault="00007E63" w:rsidP="00AE415F">
      <w:pPr>
        <w:rPr>
          <w:color w:val="000000" w:themeColor="text1"/>
        </w:rPr>
      </w:pPr>
      <w:r>
        <w:rPr>
          <w:color w:val="000000" w:themeColor="text1"/>
        </w:rPr>
        <w:t xml:space="preserve">This questions supplements question 3 above. The reviewer sees that more analysis is needed as well as there are some claims that are not supported in the paper. </w:t>
      </w:r>
      <w:r w:rsidR="00AE415F">
        <w:rPr>
          <w:color w:val="000000" w:themeColor="text1"/>
        </w:rPr>
        <w:t xml:space="preserve">The author will address both points. </w:t>
      </w:r>
    </w:p>
    <w:p w:rsidR="00AE415F" w:rsidRPr="00AE415F" w:rsidRDefault="00AE415F" w:rsidP="00AE415F">
      <w:pPr>
        <w:pStyle w:val="ListParagraph"/>
        <w:numPr>
          <w:ilvl w:val="1"/>
          <w:numId w:val="4"/>
        </w:numPr>
        <w:rPr>
          <w:color w:val="000000" w:themeColor="text1"/>
        </w:rPr>
      </w:pPr>
      <w:r w:rsidRPr="00AE415F">
        <w:rPr>
          <w:color w:val="000000" w:themeColor="text1"/>
        </w:rPr>
        <w:t>First Part:</w:t>
      </w:r>
    </w:p>
    <w:p w:rsidR="00A229E3" w:rsidRDefault="00AE415F" w:rsidP="00AE415F">
      <w:pPr>
        <w:rPr>
          <w:color w:val="000000" w:themeColor="text1"/>
        </w:rPr>
      </w:pPr>
      <w:r>
        <w:rPr>
          <w:color w:val="000000" w:themeColor="text1"/>
        </w:rPr>
        <w:t>For the first part</w:t>
      </w:r>
      <w:r w:rsidR="00007E63">
        <w:rPr>
          <w:color w:val="000000" w:themeColor="text1"/>
        </w:rPr>
        <w:t xml:space="preserve">, the author </w:t>
      </w:r>
      <w:r>
        <w:rPr>
          <w:color w:val="000000" w:themeColor="text1"/>
        </w:rPr>
        <w:t xml:space="preserve">will </w:t>
      </w:r>
      <w:r w:rsidR="00007E63">
        <w:rPr>
          <w:color w:val="000000" w:themeColor="text1"/>
        </w:rPr>
        <w:t>ex</w:t>
      </w:r>
      <w:r>
        <w:rPr>
          <w:color w:val="000000" w:themeColor="text1"/>
        </w:rPr>
        <w:t>plain</w:t>
      </w:r>
      <w:r w:rsidR="00007E63">
        <w:rPr>
          <w:color w:val="000000" w:themeColor="text1"/>
        </w:rPr>
        <w:t xml:space="preserve"> why the n-dimensional vector built the way provided in the paper is capturing all information needed for classification.  </w:t>
      </w:r>
    </w:p>
    <w:p w:rsidR="00AE415F" w:rsidRDefault="00AE415F" w:rsidP="00AE415F">
      <w:r>
        <w:t>When a fault (or any transient event) occurs, it launches a traveling wave as well as high frequency oscillatory components. Traveling waves can be easily quantified as they arrive at the line terminal</w:t>
      </w:r>
      <w:r w:rsidR="00974122">
        <w:t>s</w:t>
      </w:r>
      <w:r>
        <w:t xml:space="preserve"> but the high frequency oscillatory components cannot. The reason for the oscillatory components not being easily quantified before in literature will be explained below. </w:t>
      </w:r>
    </w:p>
    <w:p w:rsidR="00AE415F" w:rsidRDefault="00AE415F" w:rsidP="00AE415F">
      <w:r>
        <w:t>At this point the author needs to introduce new terminology. Speaking about a certain transmission lin</w:t>
      </w:r>
      <w:r w:rsidRPr="00AA5F64">
        <w:t>e,</w:t>
      </w:r>
      <w:r>
        <w:t xml:space="preserve"> the author calls a fault on that line a </w:t>
      </w:r>
      <w:r w:rsidRPr="00AA5F64">
        <w:rPr>
          <w:i/>
          <w:iCs/>
        </w:rPr>
        <w:t>fault case</w:t>
      </w:r>
      <w:r>
        <w:t xml:space="preserve">. A </w:t>
      </w:r>
      <w:r w:rsidRPr="00AA5F64">
        <w:rPr>
          <w:i/>
          <w:iCs/>
        </w:rPr>
        <w:t>fault case</w:t>
      </w:r>
      <w:r>
        <w:t xml:space="preserve"> has it</w:t>
      </w:r>
      <w:r w:rsidR="00974122">
        <w:t>s</w:t>
      </w:r>
      <w:r>
        <w:t xml:space="preserve"> parameters</w:t>
      </w:r>
      <w:r w:rsidR="00392776">
        <w:t>. T</w:t>
      </w:r>
      <w:r>
        <w:t xml:space="preserve">hose parameters are: incipient angle, fault resistance, fault type and </w:t>
      </w:r>
      <w:r w:rsidR="00974122">
        <w:t>fault</w:t>
      </w:r>
      <w:r>
        <w:t xml:space="preserve"> location. </w:t>
      </w:r>
    </w:p>
    <w:p w:rsidR="00AE415F" w:rsidRDefault="00AE415F" w:rsidP="00AE415F">
      <w:r>
        <w:t>Thus a certain fault case on a specific transmission line causes voltages and currents to oscillate in a manner in accordance with the parameters of that fault case. The formal solution of the currents and voltages of a single phase line is given by the following two equations (called telegrapher equations)</w:t>
      </w:r>
      <w:r w:rsidR="00392776">
        <w:t xml:space="preserve"> </w:t>
      </w:r>
      <w:r w:rsidR="00392776">
        <w:fldChar w:fldCharType="begin" w:fldLock="1"/>
      </w:r>
      <w:r w:rsidR="00F16A19">
        <w:instrText>ADDIN CSL_CITATION { "citationItems" : [ { "id" : "ITEM-1", "itemData" : { "author" : [ { "dropping-particle" : "", "family" : "Grainger", "given" : "John J", "non-dropping-particle" : "", "parse-names" : false, "suffix" : "" }, { "dropping-particle" : "", "family" : "Stevenson", "given" : "William D", "non-dropping-particle" : "", "parse-names" : false, "suffix" : "" } ], "id" : "ITEM-1", "issued" : { "date-parts" : [ [ "1994" ] ] }, "publisher" : "McGraw-Hill", "title" : "Power system analysis", "type" : "book" }, "uris" : [ "http://www.mendeley.com/documents/?uuid=44708aa4-af1b-4996-96b6-21eac3a1f979" ] } ], "mendeley" : { "formattedCitation" : "[3]", "plainTextFormattedCitation" : "[3]", "previouslyFormattedCitation" : "[3]" }, "properties" : { "noteIndex" : 0 }, "schema" : "https://github.com/citation-style-language/schema/raw/master/csl-citation.json" }</w:instrText>
      </w:r>
      <w:r w:rsidR="00392776">
        <w:fldChar w:fldCharType="separate"/>
      </w:r>
      <w:r w:rsidR="00392776" w:rsidRPr="00392776">
        <w:rPr>
          <w:noProof/>
        </w:rPr>
        <w:t>[3]</w:t>
      </w:r>
      <w:r w:rsidR="00392776">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9"/>
        <w:gridCol w:w="4671"/>
      </w:tblGrid>
      <w:tr w:rsidR="00AE415F" w:rsidTr="00CF69A4">
        <w:tc>
          <w:tcPr>
            <w:tcW w:w="5040" w:type="dxa"/>
          </w:tcPr>
          <w:p w:rsidR="00AE415F" w:rsidRPr="002B05F1" w:rsidRDefault="00235DE5" w:rsidP="00CF69A4">
            <w:pPr>
              <w:ind w:firstLine="0"/>
            </w:pPr>
            <m:oMathPara>
              <m:oMathParaPr>
                <m:jc m:val="center"/>
              </m:oMathParaPr>
              <m:oMath>
                <m:f>
                  <m:fPr>
                    <m:ctrlPr>
                      <w:rPr>
                        <w:rFonts w:ascii="Cambria Math" w:hAnsi="Cambria Math"/>
                        <w:i/>
                      </w:rPr>
                    </m:ctrlPr>
                  </m:fPr>
                  <m:num>
                    <m:r>
                      <w:rPr>
                        <w:rFonts w:ascii="Cambria Math" w:hAnsi="Cambria Math"/>
                      </w:rPr>
                      <m:t>dV</m:t>
                    </m:r>
                  </m:num>
                  <m:den>
                    <m:r>
                      <w:rPr>
                        <w:rFonts w:ascii="Cambria Math" w:hAnsi="Cambria Math"/>
                      </w:rPr>
                      <m:t>dx</m:t>
                    </m:r>
                  </m:den>
                </m:f>
                <m:r>
                  <w:rPr>
                    <w:rFonts w:ascii="Cambria Math" w:hAnsi="Cambria Math"/>
                  </w:rPr>
                  <m:t>=R×I+L ×</m:t>
                </m:r>
                <m:f>
                  <m:fPr>
                    <m:ctrlPr>
                      <w:rPr>
                        <w:rFonts w:ascii="Cambria Math" w:hAnsi="Cambria Math"/>
                        <w:i/>
                      </w:rPr>
                    </m:ctrlPr>
                  </m:fPr>
                  <m:num>
                    <m:r>
                      <w:rPr>
                        <w:rFonts w:ascii="Cambria Math" w:hAnsi="Cambria Math"/>
                      </w:rPr>
                      <m:t>dI</m:t>
                    </m:r>
                  </m:num>
                  <m:den>
                    <m:r>
                      <w:rPr>
                        <w:rFonts w:ascii="Cambria Math" w:hAnsi="Cambria Math"/>
                      </w:rPr>
                      <m:t>dt</m:t>
                    </m:r>
                  </m:den>
                </m:f>
              </m:oMath>
            </m:oMathPara>
          </w:p>
        </w:tc>
        <w:tc>
          <w:tcPr>
            <w:tcW w:w="5040" w:type="dxa"/>
          </w:tcPr>
          <w:p w:rsidR="00AE415F" w:rsidRDefault="00AE415F" w:rsidP="00CF69A4">
            <w:pPr>
              <w:ind w:firstLine="0"/>
            </w:pPr>
            <w:r>
              <w:t>(</w:t>
            </w:r>
            <w:fldSimple w:instr=" SEQ  EQ \* MERGEFORMAT ">
              <w:r>
                <w:rPr>
                  <w:noProof/>
                </w:rPr>
                <w:t>1</w:t>
              </w:r>
            </w:fldSimple>
            <w:r>
              <w:t>)</w:t>
            </w:r>
          </w:p>
          <w:p w:rsidR="00AE415F" w:rsidRDefault="00AE415F" w:rsidP="00CF69A4">
            <w:pPr>
              <w:ind w:firstLine="0"/>
            </w:pPr>
          </w:p>
        </w:tc>
      </w:tr>
      <w:tr w:rsidR="00AE415F" w:rsidTr="00CF69A4">
        <w:tc>
          <w:tcPr>
            <w:tcW w:w="5040" w:type="dxa"/>
          </w:tcPr>
          <w:p w:rsidR="00AE415F" w:rsidRPr="0031648A" w:rsidRDefault="00235DE5" w:rsidP="00CF69A4">
            <w:pPr>
              <w:ind w:firstLine="0"/>
            </w:pPr>
            <m:oMathPara>
              <m:oMathParaPr>
                <m:jc m:val="center"/>
              </m:oMathParaPr>
              <m:oMath>
                <m:f>
                  <m:fPr>
                    <m:ctrlPr>
                      <w:rPr>
                        <w:rFonts w:ascii="Cambria Math" w:eastAsiaTheme="minorEastAsia" w:hAnsi="Cambria Math"/>
                        <w:i/>
                      </w:rPr>
                    </m:ctrlPr>
                  </m:fPr>
                  <m:num>
                    <m:r>
                      <w:rPr>
                        <w:rFonts w:ascii="Cambria Math" w:hAnsi="Cambria Math"/>
                      </w:rPr>
                      <m:t>dI</m:t>
                    </m:r>
                  </m:num>
                  <m:den>
                    <m:r>
                      <w:rPr>
                        <w:rFonts w:ascii="Cambria Math" w:hAnsi="Cambria Math"/>
                      </w:rPr>
                      <m:t>dx</m:t>
                    </m:r>
                  </m:den>
                </m:f>
                <m:r>
                  <w:rPr>
                    <w:rFonts w:ascii="Cambria Math" w:hAnsi="Cambria Math"/>
                  </w:rPr>
                  <m:t>=R×V+C×</m:t>
                </m:r>
                <m:f>
                  <m:fPr>
                    <m:ctrlPr>
                      <w:rPr>
                        <w:rFonts w:ascii="Cambria Math" w:hAnsi="Cambria Math"/>
                        <w:i/>
                      </w:rPr>
                    </m:ctrlPr>
                  </m:fPr>
                  <m:num>
                    <m:r>
                      <w:rPr>
                        <w:rFonts w:ascii="Cambria Math" w:hAnsi="Cambria Math"/>
                      </w:rPr>
                      <m:t>dV</m:t>
                    </m:r>
                  </m:num>
                  <m:den>
                    <m:r>
                      <w:rPr>
                        <w:rFonts w:ascii="Cambria Math" w:hAnsi="Cambria Math"/>
                      </w:rPr>
                      <m:t>dt</m:t>
                    </m:r>
                  </m:den>
                </m:f>
              </m:oMath>
            </m:oMathPara>
          </w:p>
        </w:tc>
        <w:tc>
          <w:tcPr>
            <w:tcW w:w="5040" w:type="dxa"/>
          </w:tcPr>
          <w:p w:rsidR="00AE415F" w:rsidRDefault="00AE415F" w:rsidP="00CF69A4">
            <w:pPr>
              <w:ind w:firstLine="0"/>
            </w:pPr>
            <w:r>
              <w:t>(</w:t>
            </w:r>
            <w:fldSimple w:instr=" SEQ  EQ \* MERGEFORMAT ">
              <w:r>
                <w:rPr>
                  <w:noProof/>
                </w:rPr>
                <w:t>2</w:t>
              </w:r>
            </w:fldSimple>
            <w:r>
              <w:t>)</w:t>
            </w:r>
          </w:p>
        </w:tc>
      </w:tr>
    </w:tbl>
    <w:p w:rsidR="00AE415F" w:rsidRPr="00850D5C" w:rsidRDefault="00AE415F" w:rsidP="00AE415F">
      <w:r w:rsidRPr="00850D5C">
        <w:t>Where:</w:t>
      </w:r>
    </w:p>
    <w:p w:rsidR="00AE415F" w:rsidRDefault="00AE415F" w:rsidP="00AE415F">
      <w:pPr>
        <w:pStyle w:val="ListParagraph"/>
        <w:numPr>
          <w:ilvl w:val="0"/>
          <w:numId w:val="5"/>
        </w:numPr>
        <w:spacing w:before="100" w:beforeAutospacing="1" w:line="240" w:lineRule="auto"/>
      </w:pPr>
      <w:r w:rsidRPr="00850D5C">
        <w:t>I, V</w:t>
      </w:r>
      <w:r w:rsidRPr="00927D4B">
        <w:t xml:space="preserve"> are the current and the voltage </w:t>
      </w:r>
      <w:r>
        <w:t>at the line terminals</w:t>
      </w:r>
    </w:p>
    <w:p w:rsidR="00AE415F" w:rsidRDefault="00AE415F" w:rsidP="00AE415F">
      <w:pPr>
        <w:pStyle w:val="ListParagraph"/>
        <w:numPr>
          <w:ilvl w:val="0"/>
          <w:numId w:val="5"/>
        </w:numPr>
        <w:spacing w:before="100" w:beforeAutospacing="1" w:line="240" w:lineRule="auto"/>
      </w:pPr>
      <w:r w:rsidRPr="00927D4B">
        <w:t>R is the resistance per unit length</w:t>
      </w:r>
      <w:r>
        <w:t xml:space="preserve"> of the line</w:t>
      </w:r>
    </w:p>
    <w:p w:rsidR="00AE415F" w:rsidRDefault="00AE415F" w:rsidP="00AE415F">
      <w:pPr>
        <w:pStyle w:val="ListParagraph"/>
        <w:numPr>
          <w:ilvl w:val="0"/>
          <w:numId w:val="5"/>
        </w:numPr>
        <w:spacing w:before="100" w:beforeAutospacing="1" w:line="240" w:lineRule="auto"/>
      </w:pPr>
      <w:r w:rsidRPr="00927D4B">
        <w:t>L and C are inductance and capacitance of the line per unit length</w:t>
      </w:r>
    </w:p>
    <w:p w:rsidR="00AE415F" w:rsidRDefault="00AE415F" w:rsidP="00AE415F">
      <w:pPr>
        <w:pStyle w:val="ListParagraph"/>
        <w:numPr>
          <w:ilvl w:val="0"/>
          <w:numId w:val="5"/>
        </w:numPr>
        <w:spacing w:before="100" w:beforeAutospacing="1" w:line="240" w:lineRule="auto"/>
      </w:pPr>
      <w:r w:rsidRPr="00927D4B">
        <w:t xml:space="preserve"> x is the distance from a zero reference </w:t>
      </w:r>
      <w:r>
        <w:t>frame</w:t>
      </w:r>
      <w:r w:rsidRPr="00927D4B">
        <w:t xml:space="preserve"> generally taken to be at either end of the line. </w:t>
      </w:r>
    </w:p>
    <w:p w:rsidR="00AE415F" w:rsidRPr="00927D4B" w:rsidRDefault="00AE415F" w:rsidP="00AE415F">
      <w:pPr>
        <w:pStyle w:val="ListParagraph"/>
        <w:spacing w:before="100" w:beforeAutospacing="1" w:line="240" w:lineRule="auto"/>
        <w:ind w:left="1060"/>
      </w:pPr>
    </w:p>
    <w:p w:rsidR="00AE415F" w:rsidRDefault="00AE415F" w:rsidP="00235DE5">
      <w:r>
        <w:t xml:space="preserve">A general closed form solution of equations (1) and (2) is hard and generally impossible as it depends on the boundary and initial conditions of the case involved. Perhaps the most straightforward solution method is to obtain the solution in terms of an infinite time series expansion. Using infinite </w:t>
      </w:r>
      <w:r w:rsidR="004E31D2">
        <w:t xml:space="preserve">time </w:t>
      </w:r>
      <w:r>
        <w:t xml:space="preserve">series expansion would mystify the solution, because </w:t>
      </w:r>
      <w:r w:rsidR="004E31D2">
        <w:t>the author’s</w:t>
      </w:r>
      <w:r>
        <w:t xml:space="preserve"> intention is to </w:t>
      </w:r>
      <w:r w:rsidR="00235DE5">
        <w:t>analyze</w:t>
      </w:r>
      <w:r>
        <w:t xml:space="preserve"> </w:t>
      </w:r>
      <w:r w:rsidR="00392776">
        <w:t>the</w:t>
      </w:r>
      <w:r>
        <w:t xml:space="preserve"> frequency content of the signal</w:t>
      </w:r>
      <w:r w:rsidR="00F16A19">
        <w:t xml:space="preserve"> as this content changes over time</w:t>
      </w:r>
      <w:r>
        <w:t>. Application of Laplace and Fourier transforms to those equations gives out integrals that yet to be solved formally. Moreover</w:t>
      </w:r>
      <w:r w:rsidRPr="0037607B">
        <w:t>, when a three phase line is studied, the above equations become six equations (two equations for each phase</w:t>
      </w:r>
      <w:r>
        <w:t>:</w:t>
      </w:r>
      <w:r w:rsidRPr="0037607B">
        <w:t xml:space="preserve"> a voltage and current equation). And those equations are interdepende</w:t>
      </w:r>
      <w:r w:rsidR="004E31D2">
        <w:t xml:space="preserve">nt which makes decoupling </w:t>
      </w:r>
      <w:r w:rsidR="00235DE5">
        <w:t>hard undertaking</w:t>
      </w:r>
      <w:r w:rsidR="004E31D2">
        <w:t xml:space="preserve">, if not impossible in </w:t>
      </w:r>
      <w:r w:rsidR="00BA3850">
        <w:t>most</w:t>
      </w:r>
      <w:r w:rsidR="004E31D2">
        <w:t xml:space="preserve"> </w:t>
      </w:r>
      <w:r w:rsidR="00BA3850">
        <w:t>cases</w:t>
      </w:r>
      <w:r>
        <w:t xml:space="preserve">. If we have mutual coupling between </w:t>
      </w:r>
      <w:r w:rsidR="00235DE5">
        <w:t>two lines sharing the</w:t>
      </w:r>
      <w:r w:rsidR="00235DE5">
        <w:t xml:space="preserve"> </w:t>
      </w:r>
      <w:r w:rsidR="00235DE5">
        <w:t>same tower</w:t>
      </w:r>
      <w:r>
        <w:t xml:space="preserve">, then we have 3 more equations making them a total of nine equations. And this is only for one line. Those equations then need to be solved simultaneously along with all other equations in the system. For today power systems which consist of thousands of lines, solving all equations analytically </w:t>
      </w:r>
      <w:r w:rsidR="00392776">
        <w:t xml:space="preserve">in a closed form </w:t>
      </w:r>
      <w:r>
        <w:t xml:space="preserve">is behind human ingenuity. </w:t>
      </w:r>
    </w:p>
    <w:p w:rsidR="00BA3850" w:rsidRDefault="00AE415F" w:rsidP="00AE415F">
      <w:r>
        <w:t>The</w:t>
      </w:r>
      <w:r w:rsidRPr="0037607B">
        <w:t xml:space="preserve"> main aim is to detect the fault once it is initiated. </w:t>
      </w:r>
      <w:r>
        <w:t>I</w:t>
      </w:r>
      <w:r w:rsidRPr="0037607B">
        <w:t xml:space="preserve">t is very apparent that high frequency fault generated transients are different for each fault case on a specific line. This is because each </w:t>
      </w:r>
      <w:r>
        <w:t xml:space="preserve">fault </w:t>
      </w:r>
      <w:r w:rsidRPr="0037607B">
        <w:t xml:space="preserve">case corresponding to a specific line has its </w:t>
      </w:r>
      <w:r>
        <w:t>set of equations as given in (1) and (2) above with its unique boundary (lines connected to it) and initial conditions</w:t>
      </w:r>
      <w:r w:rsidRPr="0037607B">
        <w:t xml:space="preserve">. Moreover, the same fault case on different lines will cause different fault generated transients because </w:t>
      </w:r>
      <w:r>
        <w:t>each</w:t>
      </w:r>
      <w:r w:rsidRPr="0037607B">
        <w:t xml:space="preserve"> case has its own boundary and initial conditions</w:t>
      </w:r>
      <w:r>
        <w:t xml:space="preserve">, </w:t>
      </w:r>
      <w:r w:rsidRPr="0037607B">
        <w:t xml:space="preserve">which is different for all neighboring lines. For this reason, </w:t>
      </w:r>
      <w:r>
        <w:t>no</w:t>
      </w:r>
      <w:r w:rsidRPr="0037607B">
        <w:t xml:space="preserve"> attempt </w:t>
      </w:r>
      <w:r>
        <w:t xml:space="preserve">is made </w:t>
      </w:r>
      <w:r w:rsidRPr="0037607B">
        <w:t>to solve the equations formally</w:t>
      </w:r>
      <w:r w:rsidR="00235DE5">
        <w:t xml:space="preserve"> </w:t>
      </w:r>
      <w:r>
        <w:t xml:space="preserve">but solve them numerically by running EMTP simulations, extracting the high frequency content then analyzing them. </w:t>
      </w:r>
    </w:p>
    <w:p w:rsidR="00AE415F" w:rsidRDefault="00AE415F" w:rsidP="00AE415F">
      <w:r>
        <w:t xml:space="preserve">Since </w:t>
      </w:r>
      <w:r w:rsidR="00BA3850">
        <w:t>the author</w:t>
      </w:r>
      <w:r>
        <w:t xml:space="preserve"> argue</w:t>
      </w:r>
      <w:r w:rsidR="00BA3850">
        <w:t>s</w:t>
      </w:r>
      <w:r>
        <w:t xml:space="preserve"> that those frequencies </w:t>
      </w:r>
      <w:r w:rsidR="00F16A19">
        <w:t xml:space="preserve">-which change over time- </w:t>
      </w:r>
      <w:r>
        <w:t xml:space="preserve">are different for each line, </w:t>
      </w:r>
      <w:r w:rsidR="00BA3850">
        <w:t>the author</w:t>
      </w:r>
      <w:r>
        <w:t xml:space="preserve"> only need</w:t>
      </w:r>
      <w:r w:rsidR="00BA3850">
        <w:t>s</w:t>
      </w:r>
      <w:r>
        <w:t xml:space="preserve"> to see the aggregate of all those frequency components for each line, and if intuition is true then the aggregate of those fault generated high frequencies will be different for each line. What remains is to investigate how the feature space </w:t>
      </w:r>
      <w:r w:rsidR="00BA3850">
        <w:t xml:space="preserve">can be defined </w:t>
      </w:r>
      <w:r>
        <w:t>such that this difference can be attained</w:t>
      </w:r>
      <w:r w:rsidR="00235DE5">
        <w:t xml:space="preserve"> which is done in section VI</w:t>
      </w:r>
      <w:r>
        <w:t xml:space="preserve">. If it is possible to map those frequency components to an n-dimensional space, then faults corresponding to a certain line should be separable from faults on adjacent lines. </w:t>
      </w:r>
      <w:r w:rsidR="00BA3850">
        <w:t>The author</w:t>
      </w:r>
      <w:r>
        <w:t xml:space="preserve"> take</w:t>
      </w:r>
      <w:r w:rsidR="00BA3850">
        <w:t>s</w:t>
      </w:r>
      <w:r>
        <w:t xml:space="preserve"> this idea further and investigate</w:t>
      </w:r>
      <w:r w:rsidR="00F16A19">
        <w:t>s</w:t>
      </w:r>
      <w:r>
        <w:t xml:space="preserve"> whether the aggregate of all faults from each line is actually linearly separable </w:t>
      </w:r>
      <w:r w:rsidR="00F16A19">
        <w:fldChar w:fldCharType="begin" w:fldLock="1"/>
      </w:r>
      <w:r w:rsidR="00D06722">
        <w:instrText>ADDIN CSL_CITATION { "citationItems" : [ { "id" : "ITEM-1", "itemData" : { "author" : [ { "dropping-particle" : "", "family" : "Zurada", "given" : "Jacek M", "non-dropping-particle" : "", "parse-names" : false, "suffix" : "" } ], "id" : "ITEM-1", "issued" : { "date-parts" : [ [ "1992" ] ] }, "publisher" : "West St. Paul", "title" : "Introduction to artificial neural systems", "type" : "book", "volume" : "8" }, "uris" : [ "http://www.mendeley.com/documents/?uuid=2bec98a1-0113-47e0-8018-a53ec441f7a1" ] } ], "mendeley" : { "formattedCitation" : "[4]", "plainTextFormattedCitation" : "[4]", "previouslyFormattedCitation" : "[4]" }, "properties" : { "noteIndex" : 0 }, "schema" : "https://github.com/citation-style-language/schema/raw/master/csl-citation.json" }</w:instrText>
      </w:r>
      <w:r w:rsidR="00F16A19">
        <w:fldChar w:fldCharType="separate"/>
      </w:r>
      <w:r w:rsidR="00F16A19" w:rsidRPr="00F16A19">
        <w:rPr>
          <w:noProof/>
        </w:rPr>
        <w:t>[4]</w:t>
      </w:r>
      <w:r w:rsidR="00F16A19">
        <w:fldChar w:fldCharType="end"/>
      </w:r>
      <w:r>
        <w:t xml:space="preserve"> from each other. This is the main argument behind the use of pattern recognition approach. Since </w:t>
      </w:r>
      <w:r w:rsidR="00BA3850">
        <w:t xml:space="preserve">the author is </w:t>
      </w:r>
      <w:r>
        <w:t xml:space="preserve">trying to define a feature space that may be linearly separable for each line, then ANN is the method </w:t>
      </w:r>
      <w:r w:rsidR="00F16A19">
        <w:t>of choice</w:t>
      </w:r>
      <w:r>
        <w:t xml:space="preserve">. </w:t>
      </w:r>
    </w:p>
    <w:p w:rsidR="00AE415F" w:rsidRPr="006467C2" w:rsidRDefault="00AE415F" w:rsidP="00AE415F">
      <w:r>
        <w:t>For any fault occurring on a transmission line, the transient generated frequency components depend on the initial and the boundary conditions (the lines connected the faulted line). Since by definition all adjacent lines are different then the frequency generated transients for faults on transmission lines will be unique for ea</w:t>
      </w:r>
      <w:r w:rsidR="00BA3850">
        <w:t xml:space="preserve">ch line.  The question </w:t>
      </w:r>
      <w:r>
        <w:t xml:space="preserve">is whether those frequency components can be combined in a certain way to form a pattern to be recognized. </w:t>
      </w:r>
    </w:p>
    <w:p w:rsidR="005C3FCD" w:rsidRDefault="00AE415F" w:rsidP="005C3FCD">
      <w:r>
        <w:t>The same argument not only applies to faults but also apply to switching events, lightning strike</w:t>
      </w:r>
      <w:r w:rsidR="00F16A19">
        <w:t>s</w:t>
      </w:r>
      <w:r>
        <w:t xml:space="preserve"> on transmission lines</w:t>
      </w:r>
      <w:r w:rsidRPr="00186CD1">
        <w:t xml:space="preserve">. </w:t>
      </w:r>
      <w:r w:rsidR="00BA3850">
        <w:t>The author</w:t>
      </w:r>
      <w:r w:rsidRPr="00186CD1">
        <w:t xml:space="preserve"> call</w:t>
      </w:r>
      <w:r w:rsidR="00BA3850">
        <w:t>s</w:t>
      </w:r>
      <w:r w:rsidRPr="00186CD1">
        <w:t xml:space="preserve"> faults, lighti</w:t>
      </w:r>
      <w:r w:rsidRPr="004E02F0">
        <w:t xml:space="preserve">ng strikes, and switching events the </w:t>
      </w:r>
      <w:r w:rsidRPr="004E02F0">
        <w:rPr>
          <w:i/>
          <w:iCs/>
        </w:rPr>
        <w:t>transient event types</w:t>
      </w:r>
      <w:r w:rsidRPr="004E02F0">
        <w:t xml:space="preserve">. </w:t>
      </w:r>
      <w:r>
        <w:t>Evidently</w:t>
      </w:r>
      <w:r w:rsidRPr="004E02F0">
        <w:t xml:space="preserve">, the frequency content of faults –on all lines- would be different from switching which </w:t>
      </w:r>
      <w:r w:rsidRPr="00235DE5">
        <w:t>in turn different from lighting because the equations governing the solutions are always different because of the different transient event type and the different boundary and initial conditions. Those</w:t>
      </w:r>
      <w:bookmarkStart w:id="0" w:name="_GoBack"/>
      <w:bookmarkEnd w:id="0"/>
      <w:r w:rsidRPr="00235DE5">
        <w:t xml:space="preserve"> events can then be first recognized and then the event can be traced back to the line originating it</w:t>
      </w:r>
      <w:r w:rsidR="00F16A19" w:rsidRPr="00235DE5">
        <w:t xml:space="preserve"> as given in section </w:t>
      </w:r>
      <w:r w:rsidR="00235DE5" w:rsidRPr="00235DE5">
        <w:t>VIII-D</w:t>
      </w:r>
      <w:r w:rsidRPr="00235DE5">
        <w:t>.  This</w:t>
      </w:r>
      <w:r w:rsidRPr="004E02F0">
        <w:t xml:space="preserve"> basically means that there </w:t>
      </w:r>
      <w:r>
        <w:t xml:space="preserve">is a </w:t>
      </w:r>
      <w:r w:rsidRPr="004E02F0">
        <w:t>mapping that can divide a certain subspace to linearly separable regions that correspond to those event types. If we zoom in that event subspace we can see which l</w:t>
      </w:r>
      <w:r w:rsidR="004277C3">
        <w:t xml:space="preserve">ine is causing that event type. </w:t>
      </w:r>
    </w:p>
    <w:p w:rsidR="005C3FCD" w:rsidRDefault="005C3FCD" w:rsidP="005C3FCD">
      <w:pPr>
        <w:pStyle w:val="ListParagraph"/>
        <w:numPr>
          <w:ilvl w:val="1"/>
          <w:numId w:val="4"/>
        </w:numPr>
        <w:rPr>
          <w:color w:val="000000" w:themeColor="text1"/>
        </w:rPr>
      </w:pPr>
      <w:r w:rsidRPr="005C3FCD">
        <w:rPr>
          <w:color w:val="000000" w:themeColor="text1"/>
        </w:rPr>
        <w:t>Second part</w:t>
      </w:r>
      <w:r>
        <w:rPr>
          <w:color w:val="000000" w:themeColor="text1"/>
        </w:rPr>
        <w:t>:</w:t>
      </w:r>
    </w:p>
    <w:p w:rsidR="004277C3" w:rsidRPr="004277C3" w:rsidRDefault="005C3FCD" w:rsidP="00B54811">
      <w:r>
        <w:rPr>
          <w:color w:val="000000" w:themeColor="text1"/>
        </w:rPr>
        <w:t xml:space="preserve">The only claim the author </w:t>
      </w:r>
      <w:r w:rsidR="000D57AC">
        <w:rPr>
          <w:color w:val="000000" w:themeColor="text1"/>
        </w:rPr>
        <w:t xml:space="preserve">is aware that he stated in the paper and has not shown its validity, is the trials of with different tower configurations. However, it is beyond the length of the paper to discuss all tower configurations. As a matter of fact, the use of the two aerial modes only is the reason for the success of this method for all tower configurations. The ground mode is known to cause inaccuracies in EMTP </w:t>
      </w:r>
      <w:r w:rsidR="000D57AC">
        <w:rPr>
          <w:color w:val="000000" w:themeColor="text1"/>
        </w:rPr>
        <w:fldChar w:fldCharType="begin" w:fldLock="1"/>
      </w:r>
      <w:r w:rsidR="000D57AC">
        <w:rPr>
          <w:color w:val="000000" w:themeColor="text1"/>
        </w:rPr>
        <w:instrText>ADDIN CSL_CITATION { "citationItems" : [ { "id" : "ITEM-1", "itemData" : { "author" : [ { "dropping-particle" : "", "family" : "Ametani", "given" : "Akihiro", "non-dropping-particle" : "", "parse-names" : false, "suffix" : "" }, { "dropping-particle" : "", "family" : "Nagaoka", "given" : "Naoto", "non-dropping-particle" : "", "parse-names" : false, "suffix" : "" }, { "dropping-particle" : "", "family" : "Baba", "given" : "Yoshihiro", "non-dropping-particle" : "", "parse-names" : false, "suffix" : "" }, { "dropping-particle" : "", "family" : "Ohno", "given" : "Teruo", "non-dropping-particle" : "", "parse-names" : false, "suffix" : "" } ], "id" : "ITEM-1", "issued" : { "date-parts" : [ [ "2013" ] ] }, "publisher" : "CRC Press", "title" : "Power system transients: Theory and Applications", "type" : "book" }, "uris" : [ "http://www.mendeley.com/documents/?uuid=07568c72-aa47-40f1-9053-dd005ac5e937" ] } ], "mendeley" : { "formattedCitation" : "[5]", "plainTextFormattedCitation" : "[5]", "previouslyFormattedCitation" : "[5]" }, "properties" : { "noteIndex" : 0 }, "schema" : "https://github.com/citation-style-language/schema/raw/master/csl-citation.json" }</w:instrText>
      </w:r>
      <w:r w:rsidR="000D57AC">
        <w:rPr>
          <w:color w:val="000000" w:themeColor="text1"/>
        </w:rPr>
        <w:fldChar w:fldCharType="separate"/>
      </w:r>
      <w:r w:rsidR="000D57AC" w:rsidRPr="000D57AC">
        <w:rPr>
          <w:noProof/>
          <w:color w:val="000000" w:themeColor="text1"/>
        </w:rPr>
        <w:t>[5]</w:t>
      </w:r>
      <w:r w:rsidR="000D57AC">
        <w:rPr>
          <w:color w:val="000000" w:themeColor="text1"/>
        </w:rPr>
        <w:fldChar w:fldCharType="end"/>
      </w:r>
      <w:r w:rsidR="000D57AC">
        <w:rPr>
          <w:color w:val="000000" w:themeColor="text1"/>
        </w:rPr>
        <w:t xml:space="preserve"> and for this reason it has removed from the training.</w:t>
      </w:r>
      <w:r w:rsidR="004277C3">
        <w:br/>
      </w:r>
      <w:r w:rsidR="004277C3">
        <w:br/>
      </w:r>
      <w:r w:rsidR="004277C3" w:rsidRPr="00FE60FE">
        <w:rPr>
          <w:rFonts w:asciiTheme="majorBidi" w:hAnsiTheme="majorBidi" w:cstheme="majorBidi"/>
          <w:noProof/>
          <w:u w:val="single"/>
        </w:rPr>
        <mc:AlternateContent>
          <mc:Choice Requires="wps">
            <w:drawing>
              <wp:anchor distT="0" distB="0" distL="114300" distR="114300" simplePos="0" relativeHeight="251665408" behindDoc="0" locked="0" layoutInCell="1" allowOverlap="1" wp14:anchorId="360F70D1" wp14:editId="0967E4FC">
                <wp:simplePos x="0" y="0"/>
                <wp:positionH relativeFrom="column">
                  <wp:posOffset>3103033</wp:posOffset>
                </wp:positionH>
                <wp:positionV relativeFrom="paragraph">
                  <wp:posOffset>396875</wp:posOffset>
                </wp:positionV>
                <wp:extent cx="2819400" cy="7803590"/>
                <wp:effectExtent l="0" t="0" r="19050" b="26035"/>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8">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 xml:space="preserve">resistance </w:t>
                            </w:r>
                            <w:r>
                              <w:rPr>
                                <w:b w:val="0"/>
                                <w:bCs w:val="0"/>
                                <w:color w:val="auto"/>
                                <w:sz w:val="16"/>
                                <w:szCs w:val="16"/>
                              </w:rPr>
                              <w:t>is evaluated but at different fault</w:t>
                            </w:r>
                            <w:r w:rsidR="006C347E">
                              <w:rPr>
                                <w:b w:val="0"/>
                                <w:bCs w:val="0"/>
                                <w:color w:val="auto"/>
                                <w:sz w:val="16"/>
                                <w:szCs w:val="16"/>
                              </w:rPr>
                              <w:t xml:space="preserve"> incipient angle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F70D1" id="Text Box 6" o:spid="_x0000_s1028" type="#_x0000_t202" style="position:absolute;left:0;text-align:left;margin-left:244.35pt;margin-top:31.25pt;width:222pt;height:61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icSJwIAAEw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">
                <v:textbo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8">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 xml:space="preserve">resistance </w:t>
                      </w:r>
                      <w:r>
                        <w:rPr>
                          <w:b w:val="0"/>
                          <w:bCs w:val="0"/>
                          <w:color w:val="auto"/>
                          <w:sz w:val="16"/>
                          <w:szCs w:val="16"/>
                        </w:rPr>
                        <w:t>is evaluated but at different fault</w:t>
                      </w:r>
                      <w:r w:rsidR="006C347E">
                        <w:rPr>
                          <w:b w:val="0"/>
                          <w:bCs w:val="0"/>
                          <w:color w:val="auto"/>
                          <w:sz w:val="16"/>
                          <w:szCs w:val="16"/>
                        </w:rPr>
                        <w:t xml:space="preserve"> incipient angle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r w:rsidR="004277C3" w:rsidRPr="00FE60FE">
        <w:rPr>
          <w:rFonts w:asciiTheme="majorBidi" w:hAnsiTheme="majorBidi" w:cstheme="majorBidi"/>
          <w:noProof/>
          <w:u w:val="single"/>
        </w:rPr>
        <mc:AlternateContent>
          <mc:Choice Requires="wps">
            <w:drawing>
              <wp:anchor distT="0" distB="0" distL="114300" distR="114300" simplePos="0" relativeHeight="251663360" behindDoc="0" locked="0" layoutInCell="1" allowOverlap="1" wp14:anchorId="3416BA79" wp14:editId="66FC7F08">
                <wp:simplePos x="0" y="0"/>
                <wp:positionH relativeFrom="column">
                  <wp:posOffset>0</wp:posOffset>
                </wp:positionH>
                <wp:positionV relativeFrom="paragraph">
                  <wp:posOffset>397100</wp:posOffset>
                </wp:positionV>
                <wp:extent cx="2819400" cy="7803590"/>
                <wp:effectExtent l="0" t="0" r="19050" b="2603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9">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 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 and incipient angle is evaluated but at different fault 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6BA79" id="_x0000_s1029" type="#_x0000_t202" style="position:absolute;left:0;text-align:left;margin-left:0;margin-top:31.25pt;width:222pt;height:61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">
                <v:textbo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9">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 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 and incipient angle is evaluated but at different fault 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p>
    <w:p w:rsidR="00AE415F" w:rsidRDefault="004A5C6C" w:rsidP="00AE415F">
      <w:pPr>
        <w:rPr>
          <w:b/>
          <w:bCs/>
          <w:color w:val="FF0000"/>
        </w:rPr>
      </w:pPr>
      <w:r w:rsidRPr="00FE60FE">
        <w:rPr>
          <w:rFonts w:asciiTheme="majorBidi" w:hAnsiTheme="majorBidi" w:cstheme="majorBidi"/>
          <w:noProof/>
          <w:u w:val="single"/>
        </w:rPr>
        <mc:AlternateContent>
          <mc:Choice Requires="wps">
            <w:drawing>
              <wp:anchor distT="0" distB="0" distL="114300" distR="114300" simplePos="0" relativeHeight="251669504" behindDoc="0" locked="0" layoutInCell="1" allowOverlap="1" wp14:anchorId="159C5E4D" wp14:editId="2ADA6D91">
                <wp:simplePos x="0" y="0"/>
                <wp:positionH relativeFrom="column">
                  <wp:posOffset>3234266</wp:posOffset>
                </wp:positionH>
                <wp:positionV relativeFrom="paragraph">
                  <wp:posOffset>203200</wp:posOffset>
                </wp:positionV>
                <wp:extent cx="2819400" cy="7803590"/>
                <wp:effectExtent l="0" t="0" r="19050" b="26035"/>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0">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w:t>
                            </w:r>
                            <w:proofErr w:type="spellStart"/>
                            <w:r w:rsidR="005B1DC6">
                              <w:rPr>
                                <w:b w:val="0"/>
                                <w:bCs w:val="0"/>
                                <w:color w:val="auto"/>
                                <w:sz w:val="16"/>
                                <w:szCs w:val="16"/>
                              </w:rPr>
                              <w:t>betweenness</w:t>
                            </w:r>
                            <w:proofErr w:type="spellEnd"/>
                            <w:r w:rsidR="005B1DC6">
                              <w:rPr>
                                <w:b w:val="0"/>
                                <w:bCs w:val="0"/>
                                <w:color w:val="auto"/>
                                <w:sz w:val="16"/>
                                <w:szCs w:val="16"/>
                              </w:rPr>
                              <w:t>”</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C5E4D" id="Text Box 10" o:spid="_x0000_s1030" type="#_x0000_t202" style="position:absolute;left:0;text-align:left;margin-left:254.65pt;margin-top:16pt;width:222pt;height:61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">
                <v:textbo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0">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w:t>
                      </w:r>
                      <w:proofErr w:type="spellStart"/>
                      <w:r w:rsidR="005B1DC6">
                        <w:rPr>
                          <w:b w:val="0"/>
                          <w:bCs w:val="0"/>
                          <w:color w:val="auto"/>
                          <w:sz w:val="16"/>
                          <w:szCs w:val="16"/>
                        </w:rPr>
                        <w:t>betweenness</w:t>
                      </w:r>
                      <w:proofErr w:type="spellEnd"/>
                      <w:r w:rsidR="005B1DC6">
                        <w:rPr>
                          <w:b w:val="0"/>
                          <w:bCs w:val="0"/>
                          <w:color w:val="auto"/>
                          <w:sz w:val="16"/>
                          <w:szCs w:val="16"/>
                        </w:rPr>
                        <w:t>”</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v:textbox>
                <w10:wrap type="topAndBottom"/>
              </v:shape>
            </w:pict>
          </mc:Fallback>
        </mc:AlternateContent>
      </w:r>
      <w:r w:rsidR="006C347E" w:rsidRPr="00FE60FE">
        <w:rPr>
          <w:rFonts w:asciiTheme="majorBidi" w:hAnsiTheme="majorBidi" w:cstheme="majorBidi"/>
          <w:noProof/>
          <w:u w:val="single"/>
        </w:rPr>
        <mc:AlternateContent>
          <mc:Choice Requires="wps">
            <w:drawing>
              <wp:anchor distT="0" distB="0" distL="114300" distR="114300" simplePos="0" relativeHeight="251667456" behindDoc="0" locked="0" layoutInCell="1" allowOverlap="1" wp14:anchorId="1FE924AB" wp14:editId="4E306E0A">
                <wp:simplePos x="0" y="0"/>
                <wp:positionH relativeFrom="column">
                  <wp:posOffset>0</wp:posOffset>
                </wp:positionH>
                <wp:positionV relativeFrom="paragraph">
                  <wp:posOffset>203200</wp:posOffset>
                </wp:positionV>
                <wp:extent cx="2819400" cy="7803590"/>
                <wp:effectExtent l="0" t="0" r="19050" b="26035"/>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1">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924AB" id="Text Box 8" o:spid="_x0000_s1031" type="#_x0000_t202" style="position:absolute;left:0;text-align:left;margin-left:0;margin-top:16pt;width:222pt;height:61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">
                <v:textbo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1">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v:textbox>
                <w10:wrap type="topAndBottom"/>
              </v:shape>
            </w:pict>
          </mc:Fallback>
        </mc:AlternateContent>
      </w:r>
    </w:p>
    <w:p w:rsidR="00D06722" w:rsidRDefault="00D06722" w:rsidP="00AE415F">
      <w:pPr>
        <w:rPr>
          <w:b/>
          <w:bCs/>
          <w:color w:val="FF0000"/>
        </w:rPr>
      </w:pPr>
    </w:p>
    <w:p w:rsidR="00D06722" w:rsidRPr="00D06722" w:rsidRDefault="00D06722" w:rsidP="00D06722">
      <w:pPr>
        <w:widowControl w:val="0"/>
        <w:autoSpaceDE w:val="0"/>
        <w:autoSpaceDN w:val="0"/>
        <w:adjustRightInd w:val="0"/>
        <w:spacing w:line="240" w:lineRule="auto"/>
        <w:ind w:left="640" w:hanging="640"/>
        <w:rPr>
          <w:b/>
          <w:bCs/>
        </w:rPr>
      </w:pPr>
      <w:r w:rsidRPr="00D06722">
        <w:rPr>
          <w:b/>
          <w:bCs/>
        </w:rPr>
        <w:t>Bibliography</w:t>
      </w:r>
    </w:p>
    <w:p w:rsidR="00D06722" w:rsidRDefault="00D06722" w:rsidP="00D06722">
      <w:pPr>
        <w:widowControl w:val="0"/>
        <w:autoSpaceDE w:val="0"/>
        <w:autoSpaceDN w:val="0"/>
        <w:adjustRightInd w:val="0"/>
        <w:spacing w:line="240" w:lineRule="auto"/>
        <w:ind w:left="640" w:hanging="640"/>
        <w:rPr>
          <w:b/>
          <w:bCs/>
          <w:color w:val="FF0000"/>
        </w:rPr>
      </w:pPr>
    </w:p>
    <w:p w:rsidR="000D57AC" w:rsidRPr="000D57AC" w:rsidRDefault="00D06722" w:rsidP="000D57AC">
      <w:pPr>
        <w:widowControl w:val="0"/>
        <w:autoSpaceDE w:val="0"/>
        <w:autoSpaceDN w:val="0"/>
        <w:adjustRightInd w:val="0"/>
        <w:spacing w:line="240" w:lineRule="auto"/>
        <w:ind w:left="640" w:hanging="640"/>
        <w:rPr>
          <w:noProof/>
        </w:rPr>
      </w:pPr>
      <w:r>
        <w:rPr>
          <w:b/>
          <w:bCs/>
          <w:color w:val="FF0000"/>
        </w:rPr>
        <w:fldChar w:fldCharType="begin" w:fldLock="1"/>
      </w:r>
      <w:r>
        <w:rPr>
          <w:b/>
          <w:bCs/>
          <w:color w:val="FF0000"/>
        </w:rPr>
        <w:instrText xml:space="preserve">ADDIN Mendeley Bibliography CSL_BIBLIOGRAPHY </w:instrText>
      </w:r>
      <w:r>
        <w:rPr>
          <w:b/>
          <w:bCs/>
          <w:color w:val="FF0000"/>
        </w:rPr>
        <w:fldChar w:fldCharType="separate"/>
      </w:r>
      <w:r w:rsidR="000D57AC" w:rsidRPr="000D57AC">
        <w:rPr>
          <w:noProof/>
        </w:rPr>
        <w:t>[1]</w:t>
      </w:r>
      <w:r w:rsidR="000D57AC" w:rsidRPr="000D57AC">
        <w:rPr>
          <w:noProof/>
        </w:rPr>
        <w:tab/>
        <w:t xml:space="preserve">J. Duan, B. Zhang, S. Luo, and Y. Zhou, “Transient-based Ultra-high-speed Directional Protection Using Wavelet Transforms for EHV Transmission Lines,” in </w:t>
      </w:r>
      <w:r w:rsidR="000D57AC" w:rsidRPr="000D57AC">
        <w:rPr>
          <w:i/>
          <w:iCs/>
          <w:noProof/>
        </w:rPr>
        <w:t>Transmission and Distribution Conference and Exhibition: Asia and Pacific, 2005 IEEE/PES</w:t>
      </w:r>
      <w:r w:rsidR="000D57AC" w:rsidRPr="000D57AC">
        <w:rPr>
          <w:noProof/>
        </w:rPr>
        <w:t>, 2005, pp. 1–6.</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2]</w:t>
      </w:r>
      <w:r w:rsidRPr="000D57AC">
        <w:rPr>
          <w:noProof/>
        </w:rPr>
        <w:tab/>
        <w:t xml:space="preserve">E. O. Schweitzer, B. Kasztenny, and M. V Mynam, “Performance of Time-Domain Line Protection Elements on Real-World Faults,” in </w:t>
      </w:r>
      <w:r w:rsidRPr="000D57AC">
        <w:rPr>
          <w:i/>
          <w:iCs/>
          <w:noProof/>
        </w:rPr>
        <w:t>42nd Annual Western Protective Relay Conference, Spokane, Washington USA</w:t>
      </w:r>
      <w:r w:rsidRPr="000D57AC">
        <w:rPr>
          <w:noProof/>
        </w:rPr>
        <w:t>, 2015.</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3]</w:t>
      </w:r>
      <w:r w:rsidRPr="000D57AC">
        <w:rPr>
          <w:noProof/>
        </w:rPr>
        <w:tab/>
        <w:t xml:space="preserve">J. J. Grainger and W. D. Stevenson, </w:t>
      </w:r>
      <w:r w:rsidRPr="000D57AC">
        <w:rPr>
          <w:i/>
          <w:iCs/>
          <w:noProof/>
        </w:rPr>
        <w:t>Power system analysis</w:t>
      </w:r>
      <w:r w:rsidRPr="000D57AC">
        <w:rPr>
          <w:noProof/>
        </w:rPr>
        <w:t>. McGraw-Hill, 1994.</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4]</w:t>
      </w:r>
      <w:r w:rsidRPr="000D57AC">
        <w:rPr>
          <w:noProof/>
        </w:rPr>
        <w:tab/>
        <w:t xml:space="preserve">J. M. Zurada, </w:t>
      </w:r>
      <w:r w:rsidRPr="000D57AC">
        <w:rPr>
          <w:i/>
          <w:iCs/>
          <w:noProof/>
        </w:rPr>
        <w:t>Introduction to artificial neural systems</w:t>
      </w:r>
      <w:r w:rsidRPr="000D57AC">
        <w:rPr>
          <w:noProof/>
        </w:rPr>
        <w:t>, vol. 8. West St. Paul, 1992.</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5]</w:t>
      </w:r>
      <w:r w:rsidRPr="000D57AC">
        <w:rPr>
          <w:noProof/>
        </w:rPr>
        <w:tab/>
        <w:t xml:space="preserve">A. Ametani, N. Nagaoka, Y. Baba, and T. Ohno, </w:t>
      </w:r>
      <w:r w:rsidRPr="000D57AC">
        <w:rPr>
          <w:i/>
          <w:iCs/>
          <w:noProof/>
        </w:rPr>
        <w:t>Power system transients: Theory and Applications</w:t>
      </w:r>
      <w:r w:rsidRPr="000D57AC">
        <w:rPr>
          <w:noProof/>
        </w:rPr>
        <w:t>. CRC Press, 2013.</w:t>
      </w:r>
    </w:p>
    <w:p w:rsidR="00D06722" w:rsidRPr="00A229E3" w:rsidRDefault="00D06722" w:rsidP="00AE415F">
      <w:pPr>
        <w:rPr>
          <w:b/>
          <w:bCs/>
          <w:color w:val="FF0000"/>
        </w:rPr>
      </w:pPr>
      <w:r>
        <w:rPr>
          <w:b/>
          <w:bCs/>
          <w:color w:val="FF0000"/>
        </w:rPr>
        <w:fldChar w:fldCharType="end"/>
      </w:r>
    </w:p>
    <w:sectPr w:rsidR="00D06722" w:rsidRPr="00A229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4D2FD4"/>
    <w:multiLevelType w:val="hybridMultilevel"/>
    <w:tmpl w:val="4156CC80"/>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 w15:restartNumberingAfterBreak="0">
    <w:nsid w:val="2D0854B5"/>
    <w:multiLevelType w:val="hybridMultilevel"/>
    <w:tmpl w:val="0096D558"/>
    <w:lvl w:ilvl="0" w:tplc="20F48D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366D50"/>
    <w:multiLevelType w:val="hybridMultilevel"/>
    <w:tmpl w:val="AEC2C8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87B"/>
    <w:rsid w:val="00007E63"/>
    <w:rsid w:val="00023979"/>
    <w:rsid w:val="000A37B0"/>
    <w:rsid w:val="000D57AC"/>
    <w:rsid w:val="00130EB7"/>
    <w:rsid w:val="00142E0D"/>
    <w:rsid w:val="0017403D"/>
    <w:rsid w:val="001A2A79"/>
    <w:rsid w:val="00235DE5"/>
    <w:rsid w:val="00335C70"/>
    <w:rsid w:val="00392776"/>
    <w:rsid w:val="004277C3"/>
    <w:rsid w:val="0047787B"/>
    <w:rsid w:val="00495CBE"/>
    <w:rsid w:val="004A5C6C"/>
    <w:rsid w:val="004D73B8"/>
    <w:rsid w:val="004E31D2"/>
    <w:rsid w:val="005B1DC6"/>
    <w:rsid w:val="005B249E"/>
    <w:rsid w:val="005C3FCD"/>
    <w:rsid w:val="005C4BF6"/>
    <w:rsid w:val="00611FB1"/>
    <w:rsid w:val="006C347E"/>
    <w:rsid w:val="006D2444"/>
    <w:rsid w:val="0078725A"/>
    <w:rsid w:val="007F7841"/>
    <w:rsid w:val="00800469"/>
    <w:rsid w:val="00813650"/>
    <w:rsid w:val="00840B5C"/>
    <w:rsid w:val="00887573"/>
    <w:rsid w:val="008A164A"/>
    <w:rsid w:val="008C1E13"/>
    <w:rsid w:val="008D4667"/>
    <w:rsid w:val="008D7627"/>
    <w:rsid w:val="008E06EC"/>
    <w:rsid w:val="00974122"/>
    <w:rsid w:val="009744CB"/>
    <w:rsid w:val="00983326"/>
    <w:rsid w:val="009F3305"/>
    <w:rsid w:val="00A229E3"/>
    <w:rsid w:val="00A6530D"/>
    <w:rsid w:val="00A76D8E"/>
    <w:rsid w:val="00AA4814"/>
    <w:rsid w:val="00AE415F"/>
    <w:rsid w:val="00B10020"/>
    <w:rsid w:val="00B375D3"/>
    <w:rsid w:val="00B54811"/>
    <w:rsid w:val="00BA3850"/>
    <w:rsid w:val="00CD5A57"/>
    <w:rsid w:val="00CF4737"/>
    <w:rsid w:val="00D06722"/>
    <w:rsid w:val="00D404C3"/>
    <w:rsid w:val="00F16A19"/>
    <w:rsid w:val="00F518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66DAD"/>
  <w15:chartTrackingRefBased/>
  <w15:docId w15:val="{F068338D-884D-4516-9BFA-92758A483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F3305"/>
    <w:pPr>
      <w:spacing w:after="0" w:line="276" w:lineRule="auto"/>
      <w:jc w:val="both"/>
    </w:pPr>
    <w:rPr>
      <w:rFonts w:ascii="Times New Roman" w:hAnsi="Times New Roman" w:cs="Times New Roman"/>
      <w:sz w:val="24"/>
      <w:szCs w:val="24"/>
    </w:rPr>
  </w:style>
  <w:style w:type="paragraph" w:styleId="Heading1">
    <w:name w:val="heading 1"/>
    <w:basedOn w:val="Normal"/>
    <w:next w:val="Normal"/>
    <w:link w:val="Heading1Char"/>
    <w:qFormat/>
    <w:rsid w:val="009F3305"/>
    <w:pPr>
      <w:keepNext/>
      <w:outlineLvl w:val="0"/>
    </w:pPr>
    <w:rPr>
      <w:b/>
      <w:sz w:val="28"/>
    </w:rPr>
  </w:style>
  <w:style w:type="paragraph" w:styleId="Heading2">
    <w:name w:val="heading 2"/>
    <w:basedOn w:val="Normal"/>
    <w:next w:val="Normal"/>
    <w:link w:val="Heading2Char"/>
    <w:uiPriority w:val="9"/>
    <w:qFormat/>
    <w:rsid w:val="009F3305"/>
    <w:pPr>
      <w:keepNext/>
      <w:outlineLvl w:val="1"/>
    </w:pPr>
    <w:rPr>
      <w:b/>
      <w:bCs/>
      <w:i/>
      <w:iCs/>
    </w:rPr>
  </w:style>
  <w:style w:type="paragraph" w:styleId="Heading3">
    <w:name w:val="heading 3"/>
    <w:basedOn w:val="Normal"/>
    <w:next w:val="Normal"/>
    <w:link w:val="Heading3Char"/>
    <w:uiPriority w:val="9"/>
    <w:unhideWhenUsed/>
    <w:qFormat/>
    <w:rsid w:val="009F3305"/>
    <w:pPr>
      <w:keepNext/>
      <w:keepLines/>
      <w:spacing w:before="40"/>
      <w:outlineLvl w:val="2"/>
    </w:pPr>
    <w:rPr>
      <w:rFonts w:eastAsiaTheme="majorEastAs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F3305"/>
    <w:rPr>
      <w:rFonts w:ascii="Times New Roman" w:eastAsia="Times New Roman" w:hAnsi="Times New Roman" w:cs="Times New Roman"/>
      <w:b/>
      <w:sz w:val="28"/>
      <w:szCs w:val="24"/>
    </w:rPr>
  </w:style>
  <w:style w:type="character" w:customStyle="1" w:styleId="Heading2Char">
    <w:name w:val="Heading 2 Char"/>
    <w:basedOn w:val="DefaultParagraphFont"/>
    <w:link w:val="Heading2"/>
    <w:uiPriority w:val="9"/>
    <w:rsid w:val="009F3305"/>
    <w:rPr>
      <w:rFonts w:ascii="Times New Roman" w:eastAsia="Times New Roman" w:hAnsi="Times New Roman" w:cs="Times New Roman"/>
      <w:b/>
      <w:bCs/>
      <w:i/>
      <w:iCs/>
      <w:sz w:val="24"/>
      <w:szCs w:val="24"/>
    </w:rPr>
  </w:style>
  <w:style w:type="character" w:customStyle="1" w:styleId="Heading3Char">
    <w:name w:val="Heading 3 Char"/>
    <w:basedOn w:val="DefaultParagraphFont"/>
    <w:link w:val="Heading3"/>
    <w:uiPriority w:val="9"/>
    <w:rsid w:val="009F3305"/>
    <w:rPr>
      <w:rFonts w:ascii="Times New Roman" w:eastAsiaTheme="majorEastAsia" w:hAnsi="Times New Roman" w:cs="Times New Roman"/>
      <w:b/>
      <w:i/>
      <w:sz w:val="24"/>
      <w:szCs w:val="24"/>
    </w:rPr>
  </w:style>
  <w:style w:type="paragraph" w:styleId="ListParagraph">
    <w:name w:val="List Paragraph"/>
    <w:basedOn w:val="Normal"/>
    <w:link w:val="ListParagraphChar"/>
    <w:uiPriority w:val="34"/>
    <w:qFormat/>
    <w:rsid w:val="00495CBE"/>
    <w:pPr>
      <w:ind w:left="720"/>
      <w:contextualSpacing/>
    </w:pPr>
  </w:style>
  <w:style w:type="paragraph" w:styleId="Caption">
    <w:name w:val="caption"/>
    <w:basedOn w:val="Normal"/>
    <w:next w:val="Normal"/>
    <w:unhideWhenUsed/>
    <w:qFormat/>
    <w:rsid w:val="00A229E3"/>
    <w:pPr>
      <w:spacing w:after="200" w:line="240" w:lineRule="auto"/>
      <w:jc w:val="left"/>
    </w:pPr>
    <w:rPr>
      <w:b/>
      <w:bCs/>
      <w:color w:val="5B9BD5" w:themeColor="accent1"/>
      <w:sz w:val="18"/>
      <w:szCs w:val="18"/>
    </w:rPr>
  </w:style>
  <w:style w:type="character" w:customStyle="1" w:styleId="ListParagraphChar">
    <w:name w:val="List Paragraph Char"/>
    <w:basedOn w:val="DefaultParagraphFont"/>
    <w:link w:val="ListParagraph"/>
    <w:uiPriority w:val="34"/>
    <w:rsid w:val="00AE415F"/>
    <w:rPr>
      <w:rFonts w:ascii="Times New Roman" w:hAnsi="Times New Roman" w:cs="Times New Roman"/>
      <w:sz w:val="24"/>
      <w:szCs w:val="24"/>
    </w:rPr>
  </w:style>
  <w:style w:type="table" w:styleId="TableGrid">
    <w:name w:val="Table Grid"/>
    <w:basedOn w:val="TableNormal"/>
    <w:uiPriority w:val="59"/>
    <w:rsid w:val="00AE415F"/>
    <w:pPr>
      <w:spacing w:before="100" w:beforeAutospacing="1" w:after="0" w:line="240" w:lineRule="auto"/>
      <w:ind w:firstLine="288"/>
      <w:jc w:val="both"/>
    </w:pPr>
    <w:rPr>
      <w:rFonts w:eastAsiaTheme="minorHAnsi"/>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546AB-83B8-45B5-A926-C6888AA7E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3499</Words>
  <Characters>1995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ba Abdullah</dc:creator>
  <cp:keywords/>
  <dc:description/>
  <cp:lastModifiedBy>Hoba Abdullah</cp:lastModifiedBy>
  <cp:revision>5</cp:revision>
  <dcterms:created xsi:type="dcterms:W3CDTF">2016-10-21T02:05:00Z</dcterms:created>
  <dcterms:modified xsi:type="dcterms:W3CDTF">2016-10-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ae7a3-f369-3d56-b8bb-0342324f87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